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ins w:id="0" w:author="David Ouyang" w:date="2018-05-20T09:47:00Z">
        <w:r w:rsidR="00CE4377">
          <w:rPr>
            <w:b/>
            <w:bCs/>
            <w:color w:val="222222"/>
            <w:shd w:val="clear" w:color="auto" w:fill="FFFFFF"/>
          </w:rPr>
          <w:t xml:space="preserve"> </w:t>
        </w:r>
      </w:ins>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del w:id="1" w:author="David Ouyang" w:date="2018-04-21T12:57:00Z">
        <w:r w:rsidR="00C71B7E" w:rsidDel="00310584">
          <w:delText>529</w:delText>
        </w:r>
      </w:del>
      <w:ins w:id="2" w:author="David Ouyang" w:date="2018-05-20T10:00:00Z">
        <w:r w:rsidR="00A0488A">
          <w:t>7</w:t>
        </w:r>
      </w:ins>
      <w:ins w:id="3" w:author="David Ouyang" w:date="2018-05-20T16:46:00Z">
        <w:r w:rsidR="00914EFC">
          <w:t>9</w:t>
        </w:r>
        <w:del w:id="4" w:author="Ouyang, David" w:date="2018-05-23T10:47:00Z">
          <w:r w:rsidR="00914EFC" w:rsidDel="007908A0">
            <w:delText>6</w:delText>
          </w:r>
        </w:del>
      </w:ins>
      <w:ins w:id="5" w:author="Ouyang, David" w:date="2018-05-23T10:47:00Z">
        <w:r w:rsidR="007908A0">
          <w:t>9</w:t>
        </w:r>
      </w:ins>
      <w:ins w:id="6" w:author="Rebecca Tisdale" w:date="2018-04-24T22:13:00Z">
        <w:del w:id="7" w:author="David Ouyang" w:date="2018-05-20T10:00:00Z">
          <w:r w:rsidR="004E36B3" w:rsidDel="00A0488A">
            <w:delText>8</w:delText>
          </w:r>
        </w:del>
      </w:ins>
      <w:ins w:id="8" w:author="Ouyang, David" w:date="2018-05-18T15:28:00Z">
        <w:del w:id="9" w:author="David Ouyang" w:date="2018-05-20T10:00:00Z">
          <w:r w:rsidR="00754444" w:rsidDel="00A0488A">
            <w:delText>62</w:delText>
          </w:r>
        </w:del>
      </w:ins>
      <w:ins w:id="10" w:author="David Ouyang" w:date="2018-04-24T21:28:00Z">
        <w:del w:id="11" w:author="Rebecca Tisdale" w:date="2018-04-24T22:13:00Z">
          <w:r w:rsidR="004E03B0" w:rsidDel="004E36B3">
            <w:delText>7</w:delText>
          </w:r>
        </w:del>
      </w:ins>
      <w:ins w:id="12" w:author="Rebecca Tisdale" w:date="2018-04-23T21:06:00Z">
        <w:del w:id="13" w:author="David Ouyang" w:date="2018-04-24T21:25:00Z">
          <w:r w:rsidR="00F8000B" w:rsidDel="000C6412">
            <w:delText>1</w:delText>
          </w:r>
        </w:del>
      </w:ins>
      <w:ins w:id="14" w:author="David Ouyang" w:date="2018-04-21T12:57:00Z">
        <w:del w:id="15" w:author="Rebecca Tisdale" w:date="2018-04-23T21:06:00Z">
          <w:r w:rsidR="00310584" w:rsidDel="00F8000B">
            <w:delText>6</w:delText>
          </w:r>
        </w:del>
      </w:ins>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r w:rsidR="00CA0C0E">
        <w:rPr>
          <w:color w:val="333333"/>
        </w:rPr>
        <w:t>, Chen, Ashley</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r w:rsidR="0017270C">
        <w:rPr>
          <w:color w:val="333333"/>
        </w:rPr>
        <w:t>, Chen, Ashley</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ins w:id="16" w:author="Rebecca Tisdale" w:date="2018-04-24T22:11:00Z">
        <w:r w:rsidR="007F219F">
          <w:rPr>
            <w:b/>
            <w:color w:val="000000"/>
          </w:rPr>
          <w:t>:</w:t>
        </w:r>
      </w:ins>
    </w:p>
    <w:p w:rsidR="00631020" w:rsidRDefault="00FE48A5" w:rsidP="00483DEF">
      <w:pPr>
        <w:pStyle w:val="NormalWeb"/>
        <w:spacing w:before="0" w:beforeAutospacing="0" w:after="160" w:afterAutospacing="0"/>
        <w:rPr>
          <w:ins w:id="17" w:author="Ouyang, David" w:date="2018-05-18T12:11:00Z"/>
          <w:color w:val="000000"/>
        </w:rPr>
      </w:pPr>
      <w:r w:rsidRPr="00E07D86">
        <w:rPr>
          <w:color w:val="000000"/>
        </w:rPr>
        <w:t xml:space="preserve">The use of trade names for drugs in clinical practice raises awareness of these </w:t>
      </w:r>
      <w:del w:id="18" w:author="David Ouyang" w:date="2018-04-24T21:25:00Z">
        <w:r w:rsidRPr="00E07D86" w:rsidDel="000C6412">
          <w:rPr>
            <w:color w:val="000000"/>
          </w:rPr>
          <w:delText>brand</w:delText>
        </w:r>
      </w:del>
      <w:del w:id="19" w:author="David Ouyang" w:date="2018-04-22T11:12:00Z">
        <w:r w:rsidRPr="00E07D86" w:rsidDel="00263C66">
          <w:rPr>
            <w:color w:val="000000"/>
          </w:rPr>
          <w:delText>-</w:delText>
        </w:r>
      </w:del>
      <w:del w:id="20" w:author="David Ouyang" w:date="2018-04-24T21:25:00Z">
        <w:r w:rsidRPr="00E07D86" w:rsidDel="000C6412">
          <w:rPr>
            <w:color w:val="000000"/>
          </w:rPr>
          <w:delText>names</w:delText>
        </w:r>
      </w:del>
      <w:ins w:id="21" w:author="David Ouyang" w:date="2018-04-24T21:25:00Z">
        <w:r w:rsidR="000C6412" w:rsidRPr="00E07D86">
          <w:rPr>
            <w:color w:val="000000"/>
          </w:rPr>
          <w:t>brand names</w:t>
        </w:r>
      </w:ins>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r w:rsidR="00497E5A" w:rsidRPr="00E07D86">
        <w:rPr>
          <w:color w:val="000000"/>
        </w:rPr>
        <w:t>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 xml:space="preserve">to teach generic </w:t>
      </w:r>
      <w:del w:id="22" w:author="Ouyang, David" w:date="2018-05-18T12:09:00Z">
        <w:r w:rsidR="00BF2182" w:rsidRPr="00E07D86" w:rsidDel="00631020">
          <w:rPr>
            <w:color w:val="000000"/>
          </w:rPr>
          <w:delText>medication names and discourage</w:delText>
        </w:r>
      </w:del>
      <w:ins w:id="23" w:author="Ouyang, David" w:date="2018-05-18T12:09:00Z">
        <w:r w:rsidR="00631020" w:rsidRPr="00E07D86">
          <w:rPr>
            <w:color w:val="000000"/>
          </w:rPr>
          <w:t>medication names and discourages</w:t>
        </w:r>
      </w:ins>
      <w:r w:rsidR="00BF2182" w:rsidRPr="00E07D86">
        <w:rPr>
          <w:color w:val="000000"/>
        </w:rPr>
        <w:t xml:space="preserve"> the use of trade names to reduce bias and contain costs</w:t>
      </w:r>
      <w:r w:rsidRPr="00E07D86">
        <w:rPr>
          <w:color w:val="000000"/>
        </w:rPr>
        <w:t xml:space="preserve">, </w:t>
      </w:r>
      <w:r w:rsidR="00483DEF" w:rsidRPr="00E07D86">
        <w:rPr>
          <w:color w:val="000000"/>
        </w:rPr>
        <w:t xml:space="preserve">usage of trade names </w:t>
      </w:r>
      <w:del w:id="24" w:author="David Ouyang" w:date="2018-05-20T15:56:00Z">
        <w:r w:rsidR="00483DEF" w:rsidRPr="00E07D86" w:rsidDel="0017270C">
          <w:rPr>
            <w:color w:val="000000"/>
          </w:rPr>
          <w:delText>p</w:delText>
        </w:r>
        <w:r w:rsidRPr="00E07D86" w:rsidDel="0017270C">
          <w:rPr>
            <w:color w:val="000000"/>
          </w:rPr>
          <w:delText>ersists</w:delText>
        </w:r>
        <w:r w:rsidRPr="00E07D86" w:rsidDel="0017270C">
          <w:rPr>
            <w:color w:val="000000"/>
            <w:vertAlign w:val="superscript"/>
          </w:rPr>
          <w:delText>1-</w:delText>
        </w:r>
        <w:r w:rsidR="00A70F55" w:rsidRPr="00E07D86" w:rsidDel="0017270C">
          <w:rPr>
            <w:color w:val="000000"/>
            <w:vertAlign w:val="superscript"/>
          </w:rPr>
          <w:delText>4</w:delText>
        </w:r>
        <w:r w:rsidR="00483DEF" w:rsidRPr="00E07D86" w:rsidDel="0017270C">
          <w:rPr>
            <w:color w:val="000000"/>
          </w:rPr>
          <w:delText>.</w:delText>
        </w:r>
      </w:del>
      <w:ins w:id="25" w:author="Ouyang, David" w:date="2018-05-18T12:10:00Z">
        <w:del w:id="26" w:author="David Ouyang" w:date="2018-05-20T15:56:00Z">
          <w:r w:rsidR="00631020" w:rsidDel="0017270C">
            <w:rPr>
              <w:color w:val="000000"/>
            </w:rPr>
            <w:delText>Variation</w:delText>
          </w:r>
        </w:del>
      </w:ins>
      <w:ins w:id="27" w:author="David Ouyang" w:date="2018-05-20T15:56:00Z">
        <w:r w:rsidR="0017270C" w:rsidRPr="00E07D86">
          <w:rPr>
            <w:color w:val="000000"/>
          </w:rPr>
          <w:t>persists.</w:t>
        </w:r>
        <w:r w:rsidR="0017270C">
          <w:rPr>
            <w:color w:val="000000"/>
          </w:rPr>
          <w:t xml:space="preserve"> Variation</w:t>
        </w:r>
      </w:ins>
      <w:ins w:id="28" w:author="Ouyang, David" w:date="2018-05-18T12:10:00Z">
        <w:r w:rsidR="00631020">
          <w:rPr>
            <w:color w:val="000000"/>
          </w:rPr>
          <w:t xml:space="preserve"> in t</w:t>
        </w:r>
      </w:ins>
      <w:ins w:id="29" w:author="Ouyang, David" w:date="2018-05-18T12:09:00Z">
        <w:r w:rsidR="00631020">
          <w:rPr>
            <w:color w:val="000000"/>
          </w:rPr>
          <w:t>rade name usage has been thought to be related to novelty of medication,</w:t>
        </w:r>
      </w:ins>
      <w:ins w:id="30" w:author="Ouyang, David" w:date="2018-05-18T12:11:00Z">
        <w:r w:rsidR="00631020">
          <w:rPr>
            <w:color w:val="000000"/>
          </w:rPr>
          <w:t xml:space="preserve"> </w:t>
        </w:r>
        <w:del w:id="31" w:author="David Ouyang" w:date="2018-05-20T09:50:00Z">
          <w:r w:rsidR="00631020" w:rsidDel="00CE4377">
            <w:rPr>
              <w:color w:val="000000"/>
            </w:rPr>
            <w:delText xml:space="preserve">amount of </w:delText>
          </w:r>
        </w:del>
        <w:r w:rsidR="00631020">
          <w:rPr>
            <w:color w:val="000000"/>
          </w:rPr>
          <w:t xml:space="preserve">pharmaceutical advertising </w:t>
        </w:r>
        <w:del w:id="32" w:author="David Ouyang" w:date="2018-05-20T09:50:00Z">
          <w:r w:rsidR="00631020" w:rsidDel="00CE4377">
            <w:rPr>
              <w:color w:val="000000"/>
            </w:rPr>
            <w:delText>and branding</w:delText>
          </w:r>
        </w:del>
      </w:ins>
      <w:ins w:id="33" w:author="David Ouyang" w:date="2018-05-20T09:50:00Z">
        <w:r w:rsidR="00CE4377">
          <w:rPr>
            <w:color w:val="000000"/>
          </w:rPr>
          <w:t>budget</w:t>
        </w:r>
      </w:ins>
      <w:ins w:id="34" w:author="Ouyang, David" w:date="2018-05-18T12:11:00Z">
        <w:r w:rsidR="00631020">
          <w:rPr>
            <w:color w:val="000000"/>
          </w:rPr>
          <w:t>,</w:t>
        </w:r>
      </w:ins>
      <w:ins w:id="35" w:author="David Ouyang" w:date="2018-05-20T09:47:00Z">
        <w:r w:rsidR="00CE4377">
          <w:rPr>
            <w:color w:val="000000"/>
          </w:rPr>
          <w:t xml:space="preserve"> </w:t>
        </w:r>
      </w:ins>
      <w:ins w:id="36" w:author="Ouyang, David" w:date="2018-05-18T12:10:00Z">
        <w:r w:rsidR="00631020">
          <w:rPr>
            <w:color w:val="000000"/>
          </w:rPr>
          <w:t xml:space="preserve">differences in pronounceability between genetic and </w:t>
        </w:r>
      </w:ins>
      <w:ins w:id="37" w:author="Ouyang, David" w:date="2018-05-18T12:11:00Z">
        <w:r w:rsidR="00631020">
          <w:rPr>
            <w:color w:val="000000"/>
          </w:rPr>
          <w:t>trade names, and familiarity of medications</w:t>
        </w:r>
      </w:ins>
      <w:ins w:id="38" w:author="Ouyang, David" w:date="2018-05-18T12:14:00Z">
        <w:r w:rsidR="00631020">
          <w:rPr>
            <w:color w:val="000000"/>
            <w:vertAlign w:val="superscript"/>
          </w:rPr>
          <w:t>2</w:t>
        </w:r>
      </w:ins>
      <w:ins w:id="39" w:author="Ouyang, David" w:date="2018-05-18T12:11:00Z">
        <w:r w:rsidR="00631020">
          <w:rPr>
            <w:color w:val="000000"/>
          </w:rPr>
          <w:t xml:space="preserve">. </w:t>
        </w:r>
      </w:ins>
      <w:ins w:id="40" w:author="David Ouyang" w:date="2018-05-20T15:56:00Z">
        <w:r w:rsidR="0017270C">
          <w:rPr>
            <w:color w:val="000000"/>
          </w:rPr>
          <w:t xml:space="preserve">We previously showed </w:t>
        </w:r>
      </w:ins>
      <w:ins w:id="41" w:author="David Ouyang" w:date="2018-05-20T15:59:00Z">
        <w:r w:rsidR="008B586B">
          <w:rPr>
            <w:color w:val="000000"/>
          </w:rPr>
          <w:t xml:space="preserve">analysis of </w:t>
        </w:r>
      </w:ins>
      <w:ins w:id="42" w:author="David Ouyang" w:date="2018-05-20T15:56:00Z">
        <w:r w:rsidR="0017270C">
          <w:rPr>
            <w:color w:val="000000"/>
          </w:rPr>
          <w:t>t</w:t>
        </w:r>
        <w:r w:rsidR="0017270C" w:rsidRPr="00E07D86">
          <w:rPr>
            <w:color w:val="000000"/>
          </w:rPr>
          <w:t>ext paging behaviors provide</w:t>
        </w:r>
      </w:ins>
      <w:ins w:id="43" w:author="David Ouyang" w:date="2018-05-20T15:59:00Z">
        <w:r w:rsidR="008B586B">
          <w:rPr>
            <w:color w:val="000000"/>
          </w:rPr>
          <w:t>s</w:t>
        </w:r>
      </w:ins>
      <w:ins w:id="44" w:author="David Ouyang" w:date="2018-05-20T15:56:00Z">
        <w:r w:rsidR="0017270C" w:rsidRPr="00E07D86">
          <w:rPr>
            <w:color w:val="000000"/>
          </w:rPr>
          <w:t xml:space="preserve"> a reflection of real-world provider-to-provider communication outside of formal documentation</w:t>
        </w:r>
      </w:ins>
      <w:ins w:id="45" w:author="David Ouyang" w:date="2018-05-20T16:44:00Z">
        <w:r w:rsidR="00914EFC">
          <w:rPr>
            <w:color w:val="000000"/>
          </w:rPr>
          <w:t xml:space="preserve"> </w:t>
        </w:r>
      </w:ins>
      <w:ins w:id="46" w:author="David Ouyang" w:date="2018-05-20T16:45:00Z">
        <w:r w:rsidR="00914EFC">
          <w:rPr>
            <w:color w:val="000000"/>
          </w:rPr>
          <w:t>and can highlight bias in the use of medication names</w:t>
        </w:r>
      </w:ins>
      <w:ins w:id="47" w:author="David Ouyang" w:date="2018-05-20T15:56:00Z">
        <w:r w:rsidR="0017270C">
          <w:rPr>
            <w:color w:val="000000"/>
            <w:vertAlign w:val="superscript"/>
          </w:rPr>
          <w:t>3</w:t>
        </w:r>
        <w:r w:rsidR="0017270C" w:rsidRPr="00E07D86">
          <w:rPr>
            <w:color w:val="000000"/>
          </w:rPr>
          <w:t xml:space="preserve">. </w:t>
        </w:r>
      </w:ins>
      <w:ins w:id="48" w:author="David Ouyang" w:date="2018-05-20T15:57:00Z">
        <w:r w:rsidR="0017270C">
          <w:rPr>
            <w:color w:val="000000"/>
          </w:rPr>
          <w:t xml:space="preserve">In this analysis, </w:t>
        </w:r>
      </w:ins>
      <w:moveToRangeStart w:id="49" w:author="David Ouyang" w:date="2018-04-22T11:13:00Z" w:name="move512158938"/>
      <w:moveTo w:id="50" w:author="David Ouyang" w:date="2018-04-22T11:13:00Z">
        <w:del w:id="51" w:author="Ouyang, David" w:date="2018-05-18T12:08:00Z">
          <w:r w:rsidR="00263C66" w:rsidRPr="00E07D86" w:rsidDel="00631020">
            <w:rPr>
              <w:color w:val="000000"/>
            </w:rPr>
            <w:delText>Text paging behaviorsprovide</w:delText>
          </w:r>
        </w:del>
        <w:ins w:id="52" w:author="David Ouyang" w:date="2018-04-24T21:25:00Z">
          <w:del w:id="53" w:author="Ouyang, David" w:date="2018-05-18T12:08:00Z">
            <w:r w:rsidR="000C6412" w:rsidRPr="00E07D86" w:rsidDel="00631020">
              <w:rPr>
                <w:color w:val="000000"/>
              </w:rPr>
              <w:delText>behaviors provide</w:delText>
            </w:r>
          </w:del>
        </w:ins>
        <w:del w:id="54" w:author="Ouyang, David" w:date="2018-05-18T12:08:00Z">
          <w:r w:rsidR="00263C66" w:rsidRPr="00E07D86" w:rsidDel="00631020">
            <w:rPr>
              <w:color w:val="000000"/>
            </w:rPr>
            <w:delText xml:space="preserve"> a reflection ofreal</w:delText>
          </w:r>
        </w:del>
        <w:ins w:id="55" w:author="David Ouyang" w:date="2018-04-24T21:25:00Z">
          <w:del w:id="56" w:author="Ouyang, David" w:date="2018-05-18T12:08:00Z">
            <w:r w:rsidR="000C6412" w:rsidRPr="00E07D86" w:rsidDel="00631020">
              <w:rPr>
                <w:color w:val="000000"/>
              </w:rPr>
              <w:delText>of real</w:delText>
            </w:r>
          </w:del>
        </w:ins>
        <w:del w:id="57" w:author="Ouyang, David" w:date="2018-05-18T12:08:00Z">
          <w:r w:rsidR="00263C66" w:rsidRPr="00E07D86" w:rsidDel="00631020">
            <w:rPr>
              <w:color w:val="000000"/>
            </w:rPr>
            <w:delText xml:space="preserve">-world provider-to-provider communication outside of formal documentation. </w:delText>
          </w:r>
        </w:del>
        <w:del w:id="58" w:author="David Ouyang" w:date="2018-05-20T15:57:00Z">
          <w:r w:rsidR="00263C66" w:rsidRPr="00E07D86" w:rsidDel="0017270C">
            <w:rPr>
              <w:color w:val="000000"/>
            </w:rPr>
            <w:delText>Applying</w:delText>
          </w:r>
        </w:del>
      </w:moveTo>
      <w:ins w:id="59" w:author="David Ouyang" w:date="2018-05-20T15:57:00Z">
        <w:r w:rsidR="0017270C">
          <w:rPr>
            <w:color w:val="000000"/>
          </w:rPr>
          <w:t>we applied</w:t>
        </w:r>
      </w:ins>
      <w:moveTo w:id="60" w:author="David Ouyang" w:date="2018-04-22T11:13:00Z">
        <w:r w:rsidR="00263C66" w:rsidRPr="00E07D86">
          <w:rPr>
            <w:color w:val="000000"/>
          </w:rPr>
          <w:t xml:space="preserve"> a high-throughput method of </w:t>
        </w:r>
        <w:del w:id="61" w:author="David Ouyang" w:date="2018-05-20T15:58:00Z">
          <w:r w:rsidR="00263C66" w:rsidRPr="00E07D86" w:rsidDel="0017270C">
            <w:rPr>
              <w:color w:val="000000"/>
            </w:rPr>
            <w:delText>assessing</w:delText>
          </w:r>
        </w:del>
      </w:moveTo>
      <w:ins w:id="62" w:author="David Ouyang" w:date="2018-05-20T15:58:00Z">
        <w:r w:rsidR="0017270C">
          <w:rPr>
            <w:color w:val="000000"/>
          </w:rPr>
          <w:t>analyzing</w:t>
        </w:r>
      </w:ins>
      <w:moveTo w:id="63" w:author="David Ouyang" w:date="2018-04-22T11:13:00Z">
        <w:r w:rsidR="00263C66" w:rsidRPr="00E07D86">
          <w:rPr>
            <w:color w:val="000000"/>
          </w:rPr>
          <w:t xml:space="preserve"> medication naming sentiment</w:t>
        </w:r>
        <w:del w:id="64" w:author="David Ouyang" w:date="2018-05-20T15:57:00Z">
          <w:r w:rsidR="00263C66" w:rsidRPr="00E07D86" w:rsidDel="0017270C">
            <w:rPr>
              <w:color w:val="000000"/>
            </w:rPr>
            <w:delText>, we</w:delText>
          </w:r>
        </w:del>
      </w:moveTo>
      <w:ins w:id="65" w:author="David Ouyang" w:date="2018-05-20T15:57:00Z">
        <w:r w:rsidR="0017270C">
          <w:rPr>
            <w:color w:val="000000"/>
          </w:rPr>
          <w:t xml:space="preserve"> to</w:t>
        </w:r>
      </w:ins>
      <w:moveTo w:id="66" w:author="David Ouyang" w:date="2018-04-22T11:13:00Z">
        <w:r w:rsidR="00263C66" w:rsidRPr="00E07D86">
          <w:rPr>
            <w:color w:val="000000"/>
          </w:rPr>
          <w:t xml:space="preserve"> </w:t>
        </w:r>
        <w:del w:id="67" w:author="David Ouyang" w:date="2018-05-20T09:49:00Z">
          <w:r w:rsidR="00263C66" w:rsidRPr="00E07D86" w:rsidDel="00CE4377">
            <w:rPr>
              <w:color w:val="000000"/>
            </w:rPr>
            <w:delText>show that there is</w:delText>
          </w:r>
        </w:del>
      </w:moveTo>
      <w:ins w:id="68" w:author="David Ouyang" w:date="2018-05-20T09:49:00Z">
        <w:r w:rsidR="00CE4377">
          <w:rPr>
            <w:color w:val="000000"/>
          </w:rPr>
          <w:t>demonstrate</w:t>
        </w:r>
      </w:ins>
      <w:moveTo w:id="69" w:author="David Ouyang" w:date="2018-04-22T11:13:00Z">
        <w:r w:rsidR="00263C66" w:rsidRPr="00E07D86">
          <w:rPr>
            <w:color w:val="000000"/>
          </w:rPr>
          <w:t xml:space="preserve"> significant variability in </w:t>
        </w:r>
        <w:del w:id="70" w:author="Ouyang, David" w:date="2018-05-18T12:12:00Z">
          <w:r w:rsidR="00263C66" w:rsidRPr="00E07D86" w:rsidDel="00631020">
            <w:rPr>
              <w:color w:val="000000"/>
            </w:rPr>
            <w:delText xml:space="preserve">preference of </w:delText>
          </w:r>
        </w:del>
        <w:r w:rsidR="00263C66" w:rsidRPr="00E07D86">
          <w:rPr>
            <w:color w:val="000000"/>
          </w:rPr>
          <w:t xml:space="preserve">brand name versus generic name usage </w:t>
        </w:r>
      </w:moveTo>
      <w:ins w:id="71" w:author="Ouyang, David" w:date="2018-05-18T15:29:00Z">
        <w:r w:rsidR="00754444">
          <w:rPr>
            <w:color w:val="000000"/>
          </w:rPr>
          <w:t xml:space="preserve">in cardiology </w:t>
        </w:r>
      </w:ins>
      <w:moveTo w:id="72" w:author="David Ouyang" w:date="2018-04-22T11:13:00Z">
        <w:r w:rsidR="00263C66" w:rsidRPr="00E07D86">
          <w:rPr>
            <w:color w:val="000000"/>
          </w:rPr>
          <w:t>for common drugs</w:t>
        </w:r>
      </w:moveTo>
      <w:ins w:id="73" w:author="David Ouyang" w:date="2018-05-20T09:50:00Z">
        <w:r w:rsidR="00CE4377">
          <w:rPr>
            <w:color w:val="000000"/>
          </w:rPr>
          <w:t xml:space="preserve"> and its </w:t>
        </w:r>
      </w:ins>
      <w:ins w:id="74" w:author="David Ouyang" w:date="2018-05-20T16:00:00Z">
        <w:r w:rsidR="008B586B">
          <w:rPr>
            <w:color w:val="000000"/>
          </w:rPr>
          <w:t>lack of association with novelty of medication, medication cost, or linguistic differences between names.</w:t>
        </w:r>
      </w:ins>
      <w:moveTo w:id="75" w:author="David Ouyang" w:date="2018-04-22T11:13:00Z">
        <w:del w:id="76" w:author="David Ouyang" w:date="2018-05-20T16:00:00Z">
          <w:r w:rsidR="00263C66" w:rsidRPr="00E07D86" w:rsidDel="008B586B">
            <w:rPr>
              <w:color w:val="000000"/>
            </w:rPr>
            <w:delText xml:space="preserve">. </w:delText>
          </w:r>
        </w:del>
      </w:moveTo>
      <w:moveToRangeEnd w:id="49"/>
    </w:p>
    <w:p w:rsidR="00483DEF" w:rsidRPr="00E07D86" w:rsidDel="00631020" w:rsidRDefault="00483DEF" w:rsidP="00483DEF">
      <w:pPr>
        <w:pStyle w:val="NormalWeb"/>
        <w:spacing w:before="0" w:beforeAutospacing="0" w:after="160" w:afterAutospacing="0"/>
        <w:rPr>
          <w:del w:id="77" w:author="Ouyang, David" w:date="2018-05-18T12:11:00Z"/>
          <w:color w:val="000000"/>
        </w:rPr>
      </w:pPr>
      <w:del w:id="78" w:author="Ouyang, David" w:date="2018-05-18T12:11:00Z">
        <w:r w:rsidRPr="00E07D86" w:rsidDel="00631020">
          <w:rPr>
            <w:color w:val="000000"/>
          </w:rPr>
          <w:delText>We sought to characterize the relative use of trade and generic drug names</w:delText>
        </w:r>
      </w:del>
      <w:ins w:id="79" w:author="David Ouyang" w:date="2018-04-22T11:13:00Z">
        <w:del w:id="80" w:author="Ouyang, David" w:date="2018-05-18T12:11:00Z">
          <w:r w:rsidR="00263C66" w:rsidDel="00631020">
            <w:rPr>
              <w:color w:val="000000"/>
            </w:rPr>
            <w:delText xml:space="preserve"> in text </w:delText>
          </w:r>
        </w:del>
      </w:ins>
      <w:del w:id="81" w:author="Ouyang, David" w:date="2018-05-18T12:11:00Z">
        <w:r w:rsidR="004C649B" w:rsidRPr="00E07D86" w:rsidDel="00631020">
          <w:rPr>
            <w:color w:val="000000"/>
          </w:rPr>
          <w:delText xml:space="preserve">across multiple cardiology </w:delText>
        </w:r>
        <w:r w:rsidR="00A70F55" w:rsidRPr="00E07D86" w:rsidDel="00631020">
          <w:rPr>
            <w:color w:val="000000"/>
          </w:rPr>
          <w:delText>subspecialties</w:delText>
        </w:r>
        <w:r w:rsidR="00FE48A5" w:rsidRPr="00E07D86" w:rsidDel="00631020">
          <w:rPr>
            <w:color w:val="000000"/>
          </w:rPr>
          <w:delText>, and</w:delText>
        </w:r>
      </w:del>
      <w:ins w:id="82" w:author="David Ouyang" w:date="2018-04-24T21:25:00Z">
        <w:del w:id="83" w:author="Ouyang, David" w:date="2018-05-18T12:11:00Z">
          <w:r w:rsidR="000C6412" w:rsidDel="00631020">
            <w:rPr>
              <w:color w:val="000000"/>
            </w:rPr>
            <w:delText>pages and</w:delText>
          </w:r>
        </w:del>
      </w:ins>
      <w:del w:id="84" w:author="Ouyang, David" w:date="2018-05-18T12:11:00Z">
        <w:r w:rsidR="00FE48A5" w:rsidRPr="00E07D86" w:rsidDel="00631020">
          <w:rPr>
            <w:color w:val="000000"/>
          </w:rPr>
          <w:delText xml:space="preserve"> associate their naming</w:delText>
        </w:r>
      </w:del>
      <w:ins w:id="85" w:author="David Ouyang" w:date="2018-04-22T11:15:00Z">
        <w:del w:id="86" w:author="Ouyang, David" w:date="2018-05-18T12:11:00Z">
          <w:r w:rsidR="00263C66" w:rsidDel="00631020">
            <w:rPr>
              <w:color w:val="000000"/>
            </w:rPr>
            <w:delText>the</w:delText>
          </w:r>
        </w:del>
      </w:ins>
      <w:ins w:id="87" w:author="Rebecca Tisdale" w:date="2018-04-23T20:54:00Z">
        <w:del w:id="88" w:author="Ouyang, David" w:date="2018-05-18T12:11:00Z">
          <w:r w:rsidR="00C65220" w:rsidDel="00631020">
            <w:rPr>
              <w:color w:val="000000"/>
            </w:rPr>
            <w:delText>se</w:delText>
          </w:r>
        </w:del>
      </w:ins>
      <w:ins w:id="89" w:author="David Ouyang" w:date="2018-04-22T11:15:00Z">
        <w:del w:id="90" w:author="Ouyang, David" w:date="2018-05-18T12:11:00Z">
          <w:r w:rsidR="00263C66" w:rsidDel="00631020">
            <w:rPr>
              <w:color w:val="000000"/>
            </w:rPr>
            <w:delText xml:space="preserve"> ve</w:delText>
          </w:r>
        </w:del>
      </w:ins>
      <w:ins w:id="91" w:author="Rebecca Tisdale" w:date="2018-04-23T20:54:00Z">
        <w:del w:id="92" w:author="Ouyang, David" w:date="2018-05-18T12:11:00Z">
          <w:r w:rsidR="00F651BA" w:rsidDel="00631020">
            <w:rPr>
              <w:color w:val="000000"/>
            </w:rPr>
            <w:delText>r</w:delText>
          </w:r>
        </w:del>
      </w:ins>
      <w:ins w:id="93" w:author="David Ouyang" w:date="2018-04-22T11:15:00Z">
        <w:del w:id="94" w:author="Ouyang, David" w:date="2018-05-18T12:11:00Z">
          <w:r w:rsidR="00263C66" w:rsidDel="00631020">
            <w:rPr>
              <w:color w:val="000000"/>
            </w:rPr>
            <w:delText>nacular</w:delText>
          </w:r>
        </w:del>
      </w:ins>
      <w:del w:id="95" w:author="Ouyang, David" w:date="2018-05-18T12:11:00Z">
        <w:r w:rsidR="00FE48A5" w:rsidRPr="00E07D86" w:rsidDel="00631020">
          <w:rPr>
            <w:color w:val="000000"/>
          </w:rPr>
          <w:delText xml:space="preserve"> patterns with name and medication </w:delText>
        </w:r>
      </w:del>
      <w:ins w:id="96" w:author="David Ouyang" w:date="2018-04-22T11:15:00Z">
        <w:del w:id="97" w:author="Ouyang, David" w:date="2018-05-18T12:11:00Z">
          <w:r w:rsidR="00263C66" w:rsidDel="00631020">
            <w:rPr>
              <w:color w:val="000000"/>
            </w:rPr>
            <w:delText xml:space="preserve">provider </w:delText>
          </w:r>
        </w:del>
      </w:ins>
      <w:del w:id="98" w:author="Ouyang, David" w:date="2018-05-18T12:11:00Z">
        <w:r w:rsidR="00FE48A5" w:rsidRPr="00E07D86" w:rsidDel="00631020">
          <w:rPr>
            <w:color w:val="000000"/>
          </w:rPr>
          <w:delText>characteristics</w:delText>
        </w:r>
      </w:del>
      <w:ins w:id="99" w:author="David Ouyang" w:date="2018-04-24T21:25:00Z">
        <w:del w:id="100" w:author="Ouyang, David" w:date="2018-05-18T12:11:00Z">
          <w:r w:rsidR="000C6412" w:rsidDel="00631020">
            <w:rPr>
              <w:color w:val="000000"/>
            </w:rPr>
            <w:delText>occupation</w:delText>
          </w:r>
          <w:r w:rsidR="000C6412" w:rsidRPr="00E07D86" w:rsidDel="00631020">
            <w:rPr>
              <w:color w:val="000000"/>
            </w:rPr>
            <w:delText xml:space="preserve"> characteristics</w:delText>
          </w:r>
        </w:del>
      </w:ins>
      <w:del w:id="101" w:author="Ouyang, David" w:date="2018-05-18T12:11:00Z">
        <w:r w:rsidR="00FE48A5" w:rsidRPr="00E07D86" w:rsidDel="00631020">
          <w:rPr>
            <w:color w:val="000000"/>
          </w:rPr>
          <w:delText>.</w:delText>
        </w:r>
      </w:del>
    </w:p>
    <w:p w:rsidR="00483DEF" w:rsidRPr="00E07D86" w:rsidRDefault="00483DEF" w:rsidP="00483DEF">
      <w:pPr>
        <w:pStyle w:val="NormalWeb"/>
        <w:spacing w:before="0" w:beforeAutospacing="0" w:after="160" w:afterAutospacing="0"/>
        <w:rPr>
          <w:b/>
        </w:rPr>
      </w:pPr>
      <w:r w:rsidRPr="00E07D86">
        <w:rPr>
          <w:b/>
          <w:color w:val="000000"/>
        </w:rPr>
        <w:t>Methods:</w:t>
      </w:r>
    </w:p>
    <w:p w:rsidR="00483DEF" w:rsidDel="007F2F56" w:rsidRDefault="00631020" w:rsidP="00483DEF">
      <w:pPr>
        <w:pStyle w:val="NormalWeb"/>
        <w:spacing w:before="0" w:beforeAutospacing="0" w:after="200" w:afterAutospacing="0"/>
        <w:rPr>
          <w:del w:id="102" w:author="David Ouyang" w:date="2018-04-21T12:01:00Z"/>
          <w:color w:val="000000"/>
        </w:rPr>
      </w:pPr>
      <w:ins w:id="103" w:author="Ouyang, David" w:date="2018-05-18T12:08:00Z">
        <w:del w:id="104" w:author="David Ouyang" w:date="2018-05-20T15:56:00Z">
          <w:r w:rsidRPr="00E07D86" w:rsidDel="0017270C">
            <w:rPr>
              <w:color w:val="000000"/>
            </w:rPr>
            <w:delText xml:space="preserve">Text paging behaviors provide a reflection of real-world provider-to-provider communication outside of formal documentation. </w:delText>
          </w:r>
        </w:del>
      </w:ins>
      <w:r w:rsidR="00AC3CDF" w:rsidRPr="00E07D86">
        <w:rPr>
          <w:color w:val="000000"/>
        </w:rPr>
        <w:t>W</w:t>
      </w:r>
      <w:r w:rsidR="00483DEF" w:rsidRPr="00E07D86">
        <w:rPr>
          <w:color w:val="000000"/>
        </w:rPr>
        <w:t xml:space="preserve">e analyzed 1,048,576 text pages to </w:t>
      </w:r>
      <w:proofErr w:type="spellStart"/>
      <w:r w:rsidR="00483DEF" w:rsidRPr="00E07D86">
        <w:rPr>
          <w:color w:val="000000"/>
        </w:rPr>
        <w:t>housestaff</w:t>
      </w:r>
      <w:proofErr w:type="spellEnd"/>
      <w:r w:rsidR="00483DEF" w:rsidRPr="00E07D86">
        <w:rPr>
          <w:color w:val="000000"/>
        </w:rPr>
        <w:t xml:space="preserve"> between June 1, 2013 and April 24, 2017 at </w:t>
      </w:r>
      <w:del w:id="105" w:author="Ouyang, David" w:date="2018-04-24T10:37:00Z">
        <w:r w:rsidR="00483DEF" w:rsidRPr="00E07D86" w:rsidDel="00F05E61">
          <w:rPr>
            <w:color w:val="000000"/>
          </w:rPr>
          <w:delText>a</w:delText>
        </w:r>
      </w:del>
      <w:ins w:id="106" w:author="Ouyang, David" w:date="2018-04-24T10:37:00Z">
        <w:del w:id="107" w:author="David Ouyang" w:date="2018-04-24T21:25:00Z">
          <w:r w:rsidR="00F05E61" w:rsidRPr="00E07D86" w:rsidDel="000C6412">
            <w:rPr>
              <w:color w:val="000000"/>
            </w:rPr>
            <w:delText>an</w:delText>
          </w:r>
        </w:del>
      </w:ins>
      <w:del w:id="108" w:author="David Ouyang" w:date="2018-04-21T12:56:00Z">
        <w:r w:rsidR="00483DEF" w:rsidRPr="00E07D86" w:rsidDel="00310584">
          <w:rPr>
            <w:color w:val="000000"/>
          </w:rPr>
          <w:delText xml:space="preserve">large </w:delText>
        </w:r>
      </w:del>
      <w:del w:id="109" w:author="David Ouyang" w:date="2018-04-24T21:25:00Z">
        <w:r w:rsidR="00483DEF" w:rsidRPr="00E07D86" w:rsidDel="000C6412">
          <w:rPr>
            <w:color w:val="000000"/>
          </w:rPr>
          <w:delText>academic</w:delText>
        </w:r>
      </w:del>
      <w:ins w:id="110" w:author="David Ouyang" w:date="2018-04-24T21:25:00Z">
        <w:r w:rsidR="000C6412" w:rsidRPr="00E07D86">
          <w:rPr>
            <w:color w:val="000000"/>
          </w:rPr>
          <w:t>an academic</w:t>
        </w:r>
      </w:ins>
      <w:r w:rsidR="00483DEF" w:rsidRPr="00E07D86">
        <w:rPr>
          <w:color w:val="000000"/>
        </w:rPr>
        <w:t xml:space="preserve"> university hospital</w:t>
      </w:r>
      <w:ins w:id="111" w:author="Ouyang, David" w:date="2018-05-18T12:07:00Z">
        <w:del w:id="112" w:author="David Ouyang" w:date="2018-05-20T09:51:00Z">
          <w:r w:rsidR="00B108CE" w:rsidDel="00CE4377">
            <w:rPr>
              <w:color w:val="000000"/>
              <w:vertAlign w:val="superscript"/>
            </w:rPr>
            <w:delText>3</w:delText>
          </w:r>
        </w:del>
      </w:ins>
      <w:r w:rsidR="00483DEF" w:rsidRPr="00E07D86">
        <w:rPr>
          <w:color w:val="000000"/>
        </w:rPr>
        <w:t>. Mentions of</w:t>
      </w:r>
      <w:ins w:id="113" w:author="David Ouyang" w:date="2018-05-20T09:51:00Z">
        <w:r w:rsidR="00CE4377">
          <w:rPr>
            <w:color w:val="000000"/>
          </w:rPr>
          <w:t xml:space="preserve"> </w:t>
        </w:r>
      </w:ins>
      <w:ins w:id="114" w:author="David Ouyang" w:date="2018-04-24T21:24:00Z">
        <w:r w:rsidR="000C6412">
          <w:rPr>
            <w:color w:val="000000"/>
          </w:rPr>
          <w:t>the most</w:t>
        </w:r>
      </w:ins>
      <w:ins w:id="115" w:author="David Ouyang" w:date="2018-05-20T09:51:00Z">
        <w:r w:rsidR="00CE4377">
          <w:rPr>
            <w:color w:val="000000"/>
          </w:rPr>
          <w:t xml:space="preserve"> </w:t>
        </w:r>
      </w:ins>
      <w:ins w:id="116" w:author="David Ouyang" w:date="2018-04-21T12:50:00Z">
        <w:r w:rsidR="00000281" w:rsidRPr="00E07D86">
          <w:rPr>
            <w:color w:val="000000"/>
          </w:rPr>
          <w:t xml:space="preserve">frequently used </w:t>
        </w:r>
      </w:ins>
      <w:r w:rsidR="00483DEF" w:rsidRPr="00E07D86">
        <w:rPr>
          <w:color w:val="000000"/>
        </w:rPr>
        <w:t xml:space="preserve">medications </w:t>
      </w:r>
      <w:del w:id="117" w:author="David Ouyang" w:date="2018-04-21T12:50:00Z">
        <w:r w:rsidR="00D4572D" w:rsidRPr="00E07D86" w:rsidDel="00000281">
          <w:rPr>
            <w:color w:val="000000"/>
          </w:rPr>
          <w:delText xml:space="preserve">frequently used </w:delText>
        </w:r>
      </w:del>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del w:id="118" w:author="David Ouyang" w:date="2018-04-21T12:50:00Z">
        <w:r w:rsidR="00FE48A5" w:rsidRPr="00E07D86" w:rsidDel="00000281">
          <w:rPr>
            <w:color w:val="000000"/>
          </w:rPr>
          <w:delText xml:space="preserve">Estimated daily cost and drug approval date were extracted from datasets from the Food and Drug Administration and </w:delText>
        </w:r>
        <w:r w:rsidR="00497E5A" w:rsidRPr="00E07D86" w:rsidDel="00000281">
          <w:rPr>
            <w:color w:val="000000"/>
          </w:rPr>
          <w:delText>publicly</w:delText>
        </w:r>
        <w:r w:rsidR="00FE48A5" w:rsidRPr="00E07D86" w:rsidDel="00000281">
          <w:rPr>
            <w:color w:val="000000"/>
          </w:rPr>
          <w:delText xml:space="preserve"> available databases</w:delText>
        </w:r>
        <w:r w:rsidR="00B41A3C" w:rsidRPr="00E07D86" w:rsidDel="00000281">
          <w:rPr>
            <w:color w:val="000000"/>
            <w:vertAlign w:val="superscript"/>
          </w:rPr>
          <w:delText>5-6</w:delText>
        </w:r>
        <w:r w:rsidR="00FE48A5" w:rsidRPr="00E07D86" w:rsidDel="00000281">
          <w:rPr>
            <w:color w:val="000000"/>
          </w:rPr>
          <w:delText xml:space="preserve">. </w:delText>
        </w:r>
      </w:del>
      <w:del w:id="119" w:author="David Ouyang" w:date="2018-04-21T12:57:00Z">
        <w:r w:rsidR="000A52E1" w:rsidRPr="00E07D86" w:rsidDel="00310584">
          <w:rPr>
            <w:color w:val="000000"/>
          </w:rPr>
          <w:delText>Text pages were algorithmic</w:delText>
        </w:r>
        <w:r w:rsidR="004C649B" w:rsidRPr="00E07D86" w:rsidDel="00310584">
          <w:rPr>
            <w:color w:val="000000"/>
          </w:rPr>
          <w:delText>ally processed using Python and</w:delText>
        </w:r>
      </w:del>
      <w:del w:id="120" w:author="David Ouyang" w:date="2018-04-21T12:56:00Z">
        <w:r w:rsidR="00D5279E" w:rsidRPr="00E07D86" w:rsidDel="00310584">
          <w:rPr>
            <w:color w:val="000000"/>
          </w:rPr>
          <w:delText xml:space="preserve">multivariate </w:delText>
        </w:r>
      </w:del>
      <w:del w:id="121" w:author="David Ouyang" w:date="2018-04-21T12:57:00Z">
        <w:r w:rsidR="00D5279E" w:rsidRPr="00E07D86" w:rsidDel="00310584">
          <w:rPr>
            <w:color w:val="000000"/>
          </w:rPr>
          <w:delText>analysis was</w:delText>
        </w:r>
        <w:r w:rsidR="000A52E1" w:rsidRPr="00E07D86" w:rsidDel="00310584">
          <w:rPr>
            <w:color w:val="000000"/>
          </w:rPr>
          <w:delText xml:space="preserve"> performed in R. </w:delText>
        </w:r>
      </w:del>
      <w:r w:rsidR="009A76AD">
        <w:rPr>
          <w:color w:val="000000"/>
        </w:rPr>
        <w:t xml:space="preserve">Common </w:t>
      </w:r>
      <w:del w:id="122" w:author="David Ouyang" w:date="2018-04-21T12:24:00Z">
        <w:r w:rsidR="009A76AD" w:rsidDel="00D06BF2">
          <w:rPr>
            <w:color w:val="000000"/>
          </w:rPr>
          <w:delText xml:space="preserve">misspellings </w:delText>
        </w:r>
      </w:del>
      <w:ins w:id="123" w:author="David Ouyang" w:date="2018-04-21T12:24:00Z">
        <w:r w:rsidR="00D06BF2">
          <w:rPr>
            <w:color w:val="000000"/>
          </w:rPr>
          <w:t xml:space="preserve">misspellings and alternative spellings </w:t>
        </w:r>
      </w:ins>
      <w:r w:rsidR="009A76AD">
        <w:rPr>
          <w:color w:val="000000"/>
        </w:rPr>
        <w:t>were identified by regular expression</w:t>
      </w:r>
      <w:ins w:id="124" w:author="David Ouyang" w:date="2018-04-21T12:24:00Z">
        <w:r w:rsidR="00D06BF2">
          <w:rPr>
            <w:color w:val="000000"/>
          </w:rPr>
          <w:t xml:space="preserve"> and </w:t>
        </w:r>
        <w:del w:id="125" w:author="Rebecca Tisdale" w:date="2018-04-23T20:55:00Z">
          <w:r w:rsidR="00D06BF2" w:rsidDel="00C65220">
            <w:rPr>
              <w:color w:val="000000"/>
            </w:rPr>
            <w:delText xml:space="preserve">also </w:delText>
          </w:r>
        </w:del>
        <w:r w:rsidR="00D06BF2">
          <w:rPr>
            <w:color w:val="000000"/>
          </w:rPr>
          <w:t>included in the analysis</w:t>
        </w:r>
      </w:ins>
      <w:r w:rsidR="009A76AD">
        <w:rPr>
          <w:color w:val="000000"/>
        </w:rPr>
        <w:t xml:space="preserve">. </w:t>
      </w:r>
      <w:ins w:id="126" w:author="Ouyang, David" w:date="2018-05-18T12:17:00Z">
        <w:r>
          <w:rPr>
            <w:color w:val="000000"/>
          </w:rPr>
          <w:t xml:space="preserve">Average wholesale price of medications were pulled from Micromedex’s RED BOOK online. </w:t>
        </w:r>
      </w:ins>
      <w:ins w:id="127" w:author="David Ouyang" w:date="2018-04-21T12:57:00Z">
        <w:r w:rsidR="00310584" w:rsidRPr="00E07D86">
          <w:rPr>
            <w:color w:val="000000"/>
          </w:rPr>
          <w:t xml:space="preserve">Text pages were algorithmically processed using Python </w:t>
        </w:r>
      </w:ins>
      <w:ins w:id="128" w:author="David Ouyang" w:date="2018-04-24T21:24:00Z">
        <w:r w:rsidR="000C6412" w:rsidRPr="00E07D86">
          <w:rPr>
            <w:color w:val="000000"/>
          </w:rPr>
          <w:t>and analysis</w:t>
        </w:r>
      </w:ins>
      <w:ins w:id="129" w:author="David Ouyang" w:date="2018-04-21T12:57:00Z">
        <w:r w:rsidR="00310584" w:rsidRPr="00E07D86">
          <w:rPr>
            <w:color w:val="000000"/>
          </w:rPr>
          <w:t xml:space="preserve"> was performed in </w:t>
        </w:r>
      </w:ins>
      <w:del w:id="130" w:author="David Ouyang" w:date="2018-04-21T11:24:00Z">
        <w:r w:rsidR="00AC3CDF" w:rsidRPr="00E07D86" w:rsidDel="00F56772">
          <w:rPr>
            <w:color w:val="000000"/>
          </w:rPr>
          <w:delText>This study was approved by the Stanford University IRB.</w:delText>
        </w:r>
        <w:r w:rsidR="00497E5A" w:rsidRPr="00E07D86" w:rsidDel="00F56772">
          <w:rPr>
            <w:color w:val="000000"/>
          </w:rPr>
          <w:delText xml:space="preserve"> Figure was created using R and ggplot2. </w:delText>
        </w:r>
      </w:del>
    </w:p>
    <w:p w:rsidR="00F56772" w:rsidDel="00F56772" w:rsidRDefault="00F56772" w:rsidP="00483DEF">
      <w:pPr>
        <w:pStyle w:val="NormalWeb"/>
        <w:spacing w:before="0" w:beforeAutospacing="0" w:after="200" w:afterAutospacing="0"/>
        <w:rPr>
          <w:del w:id="131" w:author="David Ouyang" w:date="2018-04-21T11:24:00Z"/>
          <w:color w:val="000000"/>
        </w:rPr>
      </w:pPr>
    </w:p>
    <w:p w:rsidR="00F56772" w:rsidRDefault="00F56772" w:rsidP="00F56772">
      <w:pPr>
        <w:pStyle w:val="NormalWeb"/>
        <w:spacing w:before="0" w:beforeAutospacing="0" w:after="200" w:afterAutospacing="0"/>
        <w:rPr>
          <w:ins w:id="132" w:author="David Ouyang" w:date="2018-04-21T11:24:00Z"/>
          <w:color w:val="000000"/>
          <w:shd w:val="clear" w:color="auto" w:fill="FFFFFF"/>
        </w:rPr>
      </w:pPr>
      <w:proofErr w:type="gramStart"/>
      <w:ins w:id="133" w:author="David Ouyang" w:date="2018-04-21T11:24:00Z">
        <w:r w:rsidRPr="00F56772">
          <w:rPr>
            <w:color w:val="000000"/>
          </w:rPr>
          <w:t xml:space="preserve">R </w:t>
        </w:r>
        <w:r w:rsidRPr="00F56772">
          <w:rPr>
            <w:color w:val="000000"/>
            <w:shd w:val="clear" w:color="auto" w:fill="FFFFFF"/>
          </w:rPr>
          <w:t xml:space="preserve">and the </w:t>
        </w:r>
        <w:r>
          <w:rPr>
            <w:color w:val="000000"/>
            <w:shd w:val="clear" w:color="auto" w:fill="FFFFFF"/>
          </w:rPr>
          <w:t xml:space="preserve">packages ggplot2, </w:t>
        </w:r>
        <w:proofErr w:type="spellStart"/>
        <w:r>
          <w:rPr>
            <w:color w:val="000000"/>
            <w:shd w:val="clear" w:color="auto" w:fill="FFFFFF"/>
          </w:rPr>
          <w:t>ggthemes</w:t>
        </w:r>
        <w:proofErr w:type="spellEnd"/>
        <w:r>
          <w:rPr>
            <w:color w:val="000000"/>
            <w:shd w:val="clear" w:color="auto" w:fill="FFFFFF"/>
          </w:rPr>
          <w:t xml:space="preserve">, scales, and </w:t>
        </w:r>
        <w:proofErr w:type="spellStart"/>
        <w:r>
          <w:rPr>
            <w:color w:val="000000"/>
            <w:shd w:val="clear" w:color="auto" w:fill="FFFFFF"/>
          </w:rPr>
          <w:t>plyr</w:t>
        </w:r>
        <w:proofErr w:type="spellEnd"/>
        <w:r>
          <w:rPr>
            <w:color w:val="000000"/>
            <w:shd w:val="clear" w:color="auto" w:fill="FFFFFF"/>
          </w:rPr>
          <w:t>.</w:t>
        </w:r>
        <w:proofErr w:type="gramEnd"/>
        <w:r>
          <w:rPr>
            <w:color w:val="000000"/>
            <w:shd w:val="clear" w:color="auto" w:fill="FFFFFF"/>
          </w:rPr>
          <w:t xml:space="preserve"> Complete code for the data visualization is available at </w:t>
        </w:r>
        <w:r w:rsidRPr="00F56772">
          <w:rPr>
            <w:color w:val="000000"/>
            <w:shd w:val="clear" w:color="auto" w:fill="FFFFFF"/>
          </w:rPr>
          <w:t>https://github.com/douyang/PagingDataAnalysis</w:t>
        </w:r>
        <w:r>
          <w:rPr>
            <w:color w:val="000000"/>
            <w:shd w:val="clear" w:color="auto" w:fill="FFFFFF"/>
          </w:rPr>
          <w:t xml:space="preserve">. </w:t>
        </w:r>
      </w:ins>
    </w:p>
    <w:p w:rsidR="00F56772" w:rsidRPr="00E07D86" w:rsidDel="00310584" w:rsidRDefault="00F56772" w:rsidP="00483DEF">
      <w:pPr>
        <w:pStyle w:val="NormalWeb"/>
        <w:spacing w:before="0" w:beforeAutospacing="0" w:after="200" w:afterAutospacing="0"/>
        <w:rPr>
          <w:del w:id="134" w:author="David Ouyang" w:date="2018-04-21T12:54:00Z"/>
        </w:rPr>
      </w:pPr>
    </w:p>
    <w:p w:rsidR="00483DEF" w:rsidRPr="00E07D86" w:rsidRDefault="00483DEF" w:rsidP="00483DEF">
      <w:pPr>
        <w:pStyle w:val="NormalWeb"/>
        <w:spacing w:before="0" w:beforeAutospacing="0" w:after="160" w:afterAutospacing="0"/>
        <w:rPr>
          <w:b/>
        </w:rPr>
      </w:pPr>
      <w:r w:rsidRPr="00E07D86">
        <w:rPr>
          <w:b/>
          <w:color w:val="000000"/>
        </w:rPr>
        <w:t>Results</w:t>
      </w:r>
      <w:ins w:id="135" w:author="David Ouyang" w:date="2018-04-21T12:22:00Z">
        <w:r w:rsidR="00D06BF2">
          <w:rPr>
            <w:b/>
            <w:color w:val="000000"/>
          </w:rPr>
          <w:t xml:space="preserve"> and Data Visualization</w:t>
        </w:r>
      </w:ins>
      <w:r w:rsidRPr="00E07D86">
        <w:rPr>
          <w:b/>
          <w:color w:val="000000"/>
        </w:rPr>
        <w:t>:</w:t>
      </w:r>
    </w:p>
    <w:p w:rsidR="00483DEF" w:rsidRDefault="00483DEF" w:rsidP="006675A5">
      <w:pPr>
        <w:pStyle w:val="NormalWeb"/>
        <w:spacing w:before="0" w:beforeAutospacing="0" w:after="160" w:afterAutospacing="0"/>
        <w:rPr>
          <w:ins w:id="136" w:author="David Ouyang" w:date="2018-04-21T12:02:00Z"/>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del w:id="137" w:author="David Ouyang" w:date="2018-04-21T12:22:00Z">
        <w:r w:rsidR="001345CE" w:rsidRPr="00E07D86" w:rsidDel="00D06BF2">
          <w:rPr>
            <w:color w:val="000000"/>
          </w:rPr>
          <w:delText xml:space="preserve">There was significant variation in the preferential use of brand names vs. generic names (Figure 1). </w:delText>
        </w:r>
      </w:del>
      <w:r w:rsidRPr="00E07D86">
        <w:rPr>
          <w:color w:val="000000"/>
        </w:rPr>
        <w:t xml:space="preserve">The most common classes of medications were </w:t>
      </w:r>
      <w:r w:rsidR="001345CE" w:rsidRPr="00E07D86">
        <w:rPr>
          <w:color w:val="000000"/>
        </w:rPr>
        <w:t>anti-</w:t>
      </w:r>
      <w:proofErr w:type="spellStart"/>
      <w:r w:rsidR="001345CE" w:rsidRPr="00E07D86">
        <w:rPr>
          <w:color w:val="000000"/>
        </w:rPr>
        <w:t>arrhythmics</w:t>
      </w:r>
      <w:proofErr w:type="spellEnd"/>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moveFromRangeStart w:id="138" w:author="David Ouyang" w:date="2018-04-21T12:22:00Z" w:name="move512076687"/>
      <w:moveFrom w:id="139" w:author="David Ouyang" w:date="2018-04-21T12:22:00Z">
        <w:r w:rsidRPr="00E07D86" w:rsidDel="00D06BF2">
          <w:rPr>
            <w:color w:val="000000"/>
          </w:rPr>
          <w:t xml:space="preserve">Nurses were more likely to use </w:t>
        </w:r>
        <w:r w:rsidR="00CC1D37" w:rsidRPr="00E07D86" w:rsidDel="00D06BF2">
          <w:rPr>
            <w:color w:val="000000"/>
          </w:rPr>
          <w:t>trade</w:t>
        </w:r>
        <w:r w:rsidR="00AC3CDF" w:rsidRPr="00E07D86" w:rsidDel="00D06BF2">
          <w:rPr>
            <w:color w:val="000000"/>
          </w:rPr>
          <w:t xml:space="preserve"> names than pharmacists (</w:t>
        </w:r>
        <w:r w:rsidR="00BF2182" w:rsidRPr="00E07D86" w:rsidDel="00D06BF2">
          <w:rPr>
            <w:color w:val="000000"/>
          </w:rPr>
          <w:t>p = 0.02</w:t>
        </w:r>
        <w:r w:rsidRPr="00E07D86" w:rsidDel="00D06BF2">
          <w:rPr>
            <w:color w:val="000000"/>
          </w:rPr>
          <w:t>)</w:t>
        </w:r>
        <w:r w:rsidR="00CC1D37" w:rsidRPr="00E07D86" w:rsidDel="00D06BF2">
          <w:rPr>
            <w:color w:val="000000"/>
          </w:rPr>
          <w:t xml:space="preserve">. </w:t>
        </w:r>
      </w:moveFrom>
      <w:moveFromRangeEnd w:id="138"/>
      <w:ins w:id="140" w:author="David Ouyang" w:date="2018-04-21T12:22:00Z">
        <w:r w:rsidR="00D06BF2" w:rsidRPr="00E07D86">
          <w:rPr>
            <w:color w:val="000000"/>
          </w:rPr>
          <w:t xml:space="preserve">There was significant variation in the </w:t>
        </w:r>
        <w:del w:id="141" w:author="Ouyang, David" w:date="2018-05-18T12:15:00Z">
          <w:r w:rsidR="00D06BF2" w:rsidRPr="00E07D86" w:rsidDel="00631020">
            <w:rPr>
              <w:color w:val="000000"/>
            </w:rPr>
            <w:delText xml:space="preserve">preferential </w:delText>
          </w:r>
        </w:del>
        <w:r w:rsidR="00D06BF2" w:rsidRPr="00E07D86">
          <w:rPr>
            <w:color w:val="000000"/>
          </w:rPr>
          <w:t xml:space="preserve">use of </w:t>
        </w:r>
        <w:del w:id="142" w:author="Ouyang, David" w:date="2018-05-18T12:18:00Z">
          <w:r w:rsidR="00D06BF2" w:rsidRPr="00E07D86" w:rsidDel="00DF1BE8">
            <w:rPr>
              <w:color w:val="000000"/>
            </w:rPr>
            <w:delText>brand</w:delText>
          </w:r>
        </w:del>
      </w:ins>
      <w:ins w:id="143" w:author="Ouyang, David" w:date="2018-05-18T12:18:00Z">
        <w:r w:rsidR="00DF1BE8">
          <w:rPr>
            <w:color w:val="000000"/>
          </w:rPr>
          <w:t>trade</w:t>
        </w:r>
      </w:ins>
      <w:ins w:id="144" w:author="David Ouyang" w:date="2018-04-21T12:22:00Z">
        <w:r w:rsidR="00D06BF2" w:rsidRPr="00E07D86">
          <w:rPr>
            <w:color w:val="000000"/>
          </w:rPr>
          <w:t xml:space="preserve"> names vs. generic names</w:t>
        </w:r>
        <w:r w:rsidR="00D06BF2">
          <w:rPr>
            <w:color w:val="000000"/>
          </w:rPr>
          <w:t xml:space="preserve"> (Figure 1). </w:t>
        </w:r>
      </w:ins>
      <w:del w:id="145" w:author="David Ouyang" w:date="2018-04-21T12:21:00Z">
        <w:r w:rsidR="006675A5" w:rsidRPr="00E07D86" w:rsidDel="00D06BF2">
          <w:rPr>
            <w:color w:val="000000"/>
          </w:rPr>
          <w:delText xml:space="preserve">On multivariate analysis, increased use of trade names over generic names was associated with more frequent mentions, recent FDA approval, increased generic cost, and an increased number of syllables in the generic name </w:delText>
        </w:r>
        <w:r w:rsidR="00AF2CA5" w:rsidRPr="00E07D86" w:rsidDel="00D06BF2">
          <w:rPr>
            <w:color w:val="000000"/>
          </w:rPr>
          <w:delText xml:space="preserve">compared to the brand name </w:delText>
        </w:r>
        <w:r w:rsidR="006675A5" w:rsidRPr="00E07D86" w:rsidDel="00D06BF2">
          <w:rPr>
            <w:color w:val="000000"/>
          </w:rPr>
          <w:delText xml:space="preserve">(Table 1). </w:delText>
        </w:r>
        <w:r w:rsidR="00630074" w:rsidRPr="00E07D86" w:rsidDel="00D06BF2">
          <w:rPr>
            <w:color w:val="000000"/>
          </w:rPr>
          <w:delText xml:space="preserve">Being on patent was inversely associated with increased use of trade names. </w:delText>
        </w:r>
        <w:r w:rsidR="006675A5" w:rsidRPr="00E07D86" w:rsidDel="00D06BF2">
          <w:rPr>
            <w:color w:val="000000"/>
          </w:rPr>
          <w:delText>There was no associat</w:delText>
        </w:r>
        <w:r w:rsidR="00B6186F" w:rsidRPr="00E07D86" w:rsidDel="00D06BF2">
          <w:rPr>
            <w:color w:val="000000"/>
          </w:rPr>
          <w:delText>ion</w:delText>
        </w:r>
        <w:r w:rsidR="006675A5" w:rsidRPr="00E07D86" w:rsidDel="00D06BF2">
          <w:rPr>
            <w:color w:val="000000"/>
          </w:rPr>
          <w:delText xml:space="preserve"> with medication class or indication. </w:delText>
        </w:r>
      </w:del>
    </w:p>
    <w:p w:rsidR="00631020" w:rsidRDefault="007F2F56" w:rsidP="00D614DD">
      <w:pPr>
        <w:pStyle w:val="NormalWeb"/>
        <w:spacing w:before="0" w:beforeAutospacing="0" w:after="160" w:afterAutospacing="0"/>
        <w:rPr>
          <w:ins w:id="146" w:author="Ouyang, David" w:date="2018-05-18T12:18:00Z"/>
          <w:color w:val="000000"/>
        </w:rPr>
      </w:pPr>
      <w:ins w:id="147" w:author="David Ouyang" w:date="2018-04-21T12:03:00Z">
        <w:r>
          <w:rPr>
            <w:color w:val="000000"/>
          </w:rPr>
          <w:t xml:space="preserve">We created a </w:t>
        </w:r>
        <w:del w:id="148" w:author="Ouyang, David" w:date="2018-05-18T12:15:00Z">
          <w:r w:rsidDel="00631020">
            <w:rPr>
              <w:color w:val="000000"/>
            </w:rPr>
            <w:delText>two</w:delText>
          </w:r>
        </w:del>
      </w:ins>
      <w:ins w:id="149" w:author="Rebecca Tisdale" w:date="2018-04-23T20:56:00Z">
        <w:del w:id="150" w:author="Ouyang, David" w:date="2018-05-18T12:15:00Z">
          <w:r w:rsidR="00C65220" w:rsidDel="00631020">
            <w:rPr>
              <w:color w:val="000000"/>
            </w:rPr>
            <w:delText>-</w:delText>
          </w:r>
        </w:del>
      </w:ins>
      <w:ins w:id="151" w:author="David Ouyang" w:date="2018-04-21T12:14:00Z">
        <w:del w:id="152" w:author="Ouyang, David" w:date="2018-05-18T12:15:00Z">
          <w:r w:rsidR="00F62583" w:rsidDel="00631020">
            <w:rPr>
              <w:color w:val="000000"/>
            </w:rPr>
            <w:delText>part</w:delText>
          </w:r>
        </w:del>
      </w:ins>
      <w:ins w:id="153" w:author="Ouyang, David" w:date="2018-05-18T12:15:00Z">
        <w:r w:rsidR="00631020">
          <w:rPr>
            <w:color w:val="000000"/>
          </w:rPr>
          <w:t>five-part</w:t>
        </w:r>
      </w:ins>
      <w:ins w:id="154" w:author="David Ouyang" w:date="2018-05-20T09:50:00Z">
        <w:r w:rsidR="00CE4377">
          <w:rPr>
            <w:color w:val="000000"/>
          </w:rPr>
          <w:t xml:space="preserve"> </w:t>
        </w:r>
      </w:ins>
      <w:ins w:id="155" w:author="David Ouyang" w:date="2018-04-21T12:14:00Z">
        <w:r w:rsidR="00D614DD">
          <w:rPr>
            <w:color w:val="000000"/>
          </w:rPr>
          <w:t xml:space="preserve">data visualization to </w:t>
        </w:r>
      </w:ins>
      <w:ins w:id="156" w:author="David Ouyang" w:date="2018-04-24T21:24:00Z">
        <w:r w:rsidR="000C6412">
          <w:rPr>
            <w:color w:val="000000"/>
          </w:rPr>
          <w:t>display the</w:t>
        </w:r>
      </w:ins>
      <w:ins w:id="157" w:author="David Ouyang" w:date="2018-04-21T12:14:00Z">
        <w:r w:rsidR="00F62583">
          <w:rPr>
            <w:color w:val="000000"/>
          </w:rPr>
          <w:t xml:space="preserve"> variation in the use of generic and brand names for medications across </w:t>
        </w:r>
        <w:del w:id="158" w:author="Ouyang, David" w:date="2018-05-18T12:15:00Z">
          <w:r w:rsidR="00F62583" w:rsidDel="00631020">
            <w:rPr>
              <w:color w:val="000000"/>
            </w:rPr>
            <w:delText>subspecialties, m</w:delText>
          </w:r>
        </w:del>
      </w:ins>
      <w:ins w:id="159" w:author="David Ouyang" w:date="2018-04-21T12:15:00Z">
        <w:del w:id="160" w:author="Ouyang, David" w:date="2018-05-18T12:15:00Z">
          <w:r w:rsidR="00F62583" w:rsidDel="00631020">
            <w:rPr>
              <w:color w:val="000000"/>
            </w:rPr>
            <w:delText xml:space="preserve">edication classes, </w:delText>
          </w:r>
        </w:del>
        <w:r w:rsidR="00F62583">
          <w:rPr>
            <w:color w:val="000000"/>
          </w:rPr>
          <w:t>provider types</w:t>
        </w:r>
      </w:ins>
      <w:ins w:id="161" w:author="David Ouyang" w:date="2018-05-20T09:51:00Z">
        <w:r w:rsidR="00CE4377">
          <w:rPr>
            <w:color w:val="000000"/>
          </w:rPr>
          <w:t xml:space="preserve"> and its co</w:t>
        </w:r>
      </w:ins>
      <w:ins w:id="162" w:author="David Ouyang" w:date="2018-05-20T09:52:00Z">
        <w:r w:rsidR="00CE4377">
          <w:rPr>
            <w:color w:val="000000"/>
          </w:rPr>
          <w:t xml:space="preserve">rrelation with </w:t>
        </w:r>
      </w:ins>
      <w:ins w:id="163" w:author="Ouyang, David" w:date="2018-05-18T12:15:00Z">
        <w:del w:id="164" w:author="David Ouyang" w:date="2018-05-20T09:51:00Z">
          <w:r w:rsidR="00631020" w:rsidDel="00CE4377">
            <w:rPr>
              <w:color w:val="000000"/>
            </w:rPr>
            <w:delText xml:space="preserve">by </w:delText>
          </w:r>
        </w:del>
      </w:ins>
      <w:ins w:id="165" w:author="Ouyang, David" w:date="2018-05-18T12:16:00Z">
        <w:r w:rsidR="00631020">
          <w:rPr>
            <w:color w:val="000000"/>
          </w:rPr>
          <w:t>average wholesale price</w:t>
        </w:r>
      </w:ins>
      <w:ins w:id="166" w:author="Ouyang, David" w:date="2018-05-18T12:15:00Z">
        <w:r w:rsidR="00631020">
          <w:rPr>
            <w:color w:val="000000"/>
          </w:rPr>
          <w:t xml:space="preserve">, FDA approval date, whether the medication was on patent, </w:t>
        </w:r>
      </w:ins>
      <w:ins w:id="167" w:author="Ouyang, David" w:date="2018-05-18T12:16:00Z">
        <w:r w:rsidR="00631020">
          <w:rPr>
            <w:color w:val="000000"/>
          </w:rPr>
          <w:t xml:space="preserve">difference in the number of syllables between trade name and generic name, </w:t>
        </w:r>
      </w:ins>
      <w:ins w:id="168" w:author="David Ouyang" w:date="2018-04-21T12:15:00Z">
        <w:r w:rsidR="00F62583">
          <w:rPr>
            <w:color w:val="000000"/>
          </w:rPr>
          <w:t>and the frequency of mention</w:t>
        </w:r>
      </w:ins>
      <w:ins w:id="169" w:author="David Ouyang" w:date="2018-04-21T12:23:00Z">
        <w:r w:rsidR="00D06BF2">
          <w:rPr>
            <w:color w:val="000000"/>
          </w:rPr>
          <w:t>.</w:t>
        </w:r>
      </w:ins>
      <w:ins w:id="170" w:author="Ouyang, David" w:date="2018-05-18T12:18:00Z">
        <w:r w:rsidR="001434E6">
          <w:rPr>
            <w:color w:val="000000"/>
          </w:rPr>
          <w:t xml:space="preserve"> </w:t>
        </w:r>
        <w:del w:id="171" w:author="David Ouyang" w:date="2018-05-20T09:52:00Z">
          <w:r w:rsidR="001434E6" w:rsidDel="00CE4377">
            <w:rPr>
              <w:color w:val="000000"/>
            </w:rPr>
            <w:delText>In the center</w:delText>
          </w:r>
        </w:del>
      </w:ins>
      <w:ins w:id="172" w:author="Ouyang, David" w:date="2018-05-18T12:32:00Z">
        <w:del w:id="173" w:author="David Ouyang" w:date="2018-05-20T09:52:00Z">
          <w:r w:rsidR="001434E6" w:rsidDel="00CE4377">
            <w:rPr>
              <w:color w:val="000000"/>
            </w:rPr>
            <w:delText>, the</w:delText>
          </w:r>
        </w:del>
      </w:ins>
      <w:ins w:id="174" w:author="David Ouyang" w:date="2018-05-20T09:52:00Z">
        <w:r w:rsidR="00CE4377">
          <w:rPr>
            <w:color w:val="000000"/>
          </w:rPr>
          <w:t>The</w:t>
        </w:r>
      </w:ins>
      <w:ins w:id="175" w:author="Ouyang, David" w:date="2018-05-18T12:32:00Z">
        <w:r w:rsidR="001434E6">
          <w:rPr>
            <w:color w:val="000000"/>
          </w:rPr>
          <w:t xml:space="preserve"> focal point of our data </w:t>
        </w:r>
      </w:ins>
      <w:ins w:id="176" w:author="Ouyang, David" w:date="2018-05-18T14:01:00Z">
        <w:r w:rsidR="00217235">
          <w:rPr>
            <w:color w:val="000000"/>
          </w:rPr>
          <w:t>visualization</w:t>
        </w:r>
      </w:ins>
      <w:ins w:id="177" w:author="David Ouyang" w:date="2018-05-20T09:52:00Z">
        <w:r w:rsidR="00CE4377">
          <w:rPr>
            <w:color w:val="000000"/>
          </w:rPr>
          <w:t xml:space="preserve"> </w:t>
        </w:r>
      </w:ins>
      <w:ins w:id="178" w:author="Ouyang, David" w:date="2018-05-18T12:18:00Z">
        <w:r w:rsidR="00DF1BE8">
          <w:rPr>
            <w:color w:val="000000"/>
          </w:rPr>
          <w:t>is</w:t>
        </w:r>
      </w:ins>
      <w:ins w:id="179" w:author="David Ouyang" w:date="2018-05-20T09:52:00Z">
        <w:r w:rsidR="00CE4377">
          <w:rPr>
            <w:color w:val="000000"/>
          </w:rPr>
          <w:t xml:space="preserve"> in the center, with</w:t>
        </w:r>
      </w:ins>
      <w:ins w:id="180" w:author="Ouyang, David" w:date="2018-05-18T12:18:00Z">
        <w:r w:rsidR="00DF1BE8">
          <w:rPr>
            <w:color w:val="000000"/>
          </w:rPr>
          <w:t xml:space="preserve"> a plot of the ratio of generic to trade name </w:t>
        </w:r>
        <w:del w:id="181" w:author="David Ouyang" w:date="2018-05-20T09:52:00Z">
          <w:r w:rsidR="00DF1BE8" w:rsidDel="00CE4377">
            <w:rPr>
              <w:color w:val="000000"/>
            </w:rPr>
            <w:delText>usage</w:delText>
          </w:r>
        </w:del>
      </w:ins>
      <w:ins w:id="182" w:author="David Ouyang" w:date="2018-05-20T09:52:00Z">
        <w:r w:rsidR="00CE4377">
          <w:rPr>
            <w:color w:val="000000"/>
          </w:rPr>
          <w:t xml:space="preserve">mentions. </w:t>
        </w:r>
      </w:ins>
      <w:ins w:id="183" w:author="Ouyang, David" w:date="2018-05-18T12:18:00Z">
        <w:del w:id="184" w:author="David Ouyang" w:date="2018-05-20T09:52:00Z">
          <w:r w:rsidR="00DF1BE8" w:rsidDel="00CE4377">
            <w:rPr>
              <w:color w:val="000000"/>
            </w:rPr>
            <w:delText xml:space="preserve"> similar to forest plots in meta-analyses. </w:delText>
          </w:r>
        </w:del>
      </w:ins>
      <w:ins w:id="185" w:author="Ouyang, David" w:date="2018-05-18T12:19:00Z">
        <w:r w:rsidR="00DF1BE8">
          <w:rPr>
            <w:color w:val="000000"/>
          </w:rPr>
          <w:t xml:space="preserve">A point estimate and 95% confidence interval line is used to represent </w:t>
        </w:r>
      </w:ins>
      <w:ins w:id="186" w:author="Ouyang, David" w:date="2018-05-18T14:01:00Z">
        <w:r w:rsidR="0043291D">
          <w:rPr>
            <w:color w:val="000000"/>
          </w:rPr>
          <w:t>total</w:t>
        </w:r>
      </w:ins>
      <w:ins w:id="187" w:author="Ouyang, David" w:date="2018-05-18T12:19:00Z">
        <w:r w:rsidR="00DF1BE8">
          <w:rPr>
            <w:color w:val="000000"/>
          </w:rPr>
          <w:t xml:space="preserve"> mentions, while </w:t>
        </w:r>
        <w:del w:id="188" w:author="David Ouyang" w:date="2018-05-20T09:52:00Z">
          <w:r w:rsidR="00DF1BE8" w:rsidDel="00CE4377">
            <w:rPr>
              <w:color w:val="000000"/>
            </w:rPr>
            <w:delText>usage</w:delText>
          </w:r>
        </w:del>
      </w:ins>
      <w:ins w:id="189" w:author="David Ouyang" w:date="2018-05-20T09:52:00Z">
        <w:r w:rsidR="00CE4377">
          <w:rPr>
            <w:color w:val="000000"/>
          </w:rPr>
          <w:t>mentions</w:t>
        </w:r>
      </w:ins>
      <w:ins w:id="190" w:author="Ouyang, David" w:date="2018-05-18T12:19:00Z">
        <w:r w:rsidR="00DF1BE8">
          <w:rPr>
            <w:color w:val="000000"/>
          </w:rPr>
          <w:t xml:space="preserve"> that can be attributed to either a pharmacist or a nurse are independently analyzed and the ratio denoted by a P or a N respectively.</w:t>
        </w:r>
      </w:ins>
      <w:ins w:id="191" w:author="David Ouyang" w:date="2018-05-20T09:53:00Z">
        <w:r w:rsidR="00CE4377">
          <w:rPr>
            <w:color w:val="000000"/>
          </w:rPr>
          <w:t xml:space="preserve"> </w:t>
        </w:r>
      </w:ins>
      <w:ins w:id="192" w:author="Ouyang, David" w:date="2018-05-18T12:36:00Z">
        <w:r w:rsidR="001434E6">
          <w:rPr>
            <w:color w:val="000000"/>
          </w:rPr>
          <w:t xml:space="preserve">Medications on patent are denoted by red, while medications </w:t>
        </w:r>
        <w:del w:id="193" w:author="David Ouyang" w:date="2018-05-20T09:53:00Z">
          <w:r w:rsidR="001434E6" w:rsidDel="00CE4377">
            <w:rPr>
              <w:color w:val="000000"/>
            </w:rPr>
            <w:delText>off</w:delText>
          </w:r>
        </w:del>
      </w:ins>
      <w:ins w:id="194" w:author="David Ouyang" w:date="2018-05-20T09:53:00Z">
        <w:r w:rsidR="00CE4377">
          <w:rPr>
            <w:color w:val="000000"/>
          </w:rPr>
          <w:t>no longer on</w:t>
        </w:r>
      </w:ins>
      <w:ins w:id="195" w:author="Ouyang, David" w:date="2018-05-18T12:36:00Z">
        <w:r w:rsidR="001434E6">
          <w:rPr>
            <w:color w:val="000000"/>
          </w:rPr>
          <w:t xml:space="preserve"> patent are black. </w:t>
        </w:r>
      </w:ins>
      <w:ins w:id="196" w:author="Ouyang, David" w:date="2018-05-18T12:21:00Z">
        <w:r w:rsidR="00DF1BE8">
          <w:rPr>
            <w:color w:val="000000"/>
          </w:rPr>
          <w:t>For example,</w:t>
        </w:r>
      </w:ins>
      <w:ins w:id="197" w:author="Ouyang, David" w:date="2018-05-18T12:20:00Z">
        <w:r w:rsidR="00DF1BE8">
          <w:rPr>
            <w:color w:val="000000"/>
          </w:rPr>
          <w:t xml:space="preserve"> furosemide</w:t>
        </w:r>
      </w:ins>
      <w:ins w:id="198" w:author="Ouyang, David" w:date="2018-05-18T12:21:00Z">
        <w:r w:rsidR="00DF1BE8">
          <w:rPr>
            <w:color w:val="000000"/>
          </w:rPr>
          <w:t xml:space="preserve"> is </w:t>
        </w:r>
      </w:ins>
      <w:ins w:id="199" w:author="Ouyang, David" w:date="2018-05-18T12:22:00Z">
        <w:r w:rsidR="00DF1BE8">
          <w:rPr>
            <w:color w:val="000000"/>
          </w:rPr>
          <w:t>a</w:t>
        </w:r>
      </w:ins>
      <w:ins w:id="200" w:author="David Ouyang" w:date="2018-05-20T09:53:00Z">
        <w:r w:rsidR="00CE4377">
          <w:rPr>
            <w:color w:val="000000"/>
          </w:rPr>
          <w:t xml:space="preserve"> </w:t>
        </w:r>
      </w:ins>
      <w:ins w:id="201" w:author="Ouyang, David" w:date="2018-05-18T12:20:00Z">
        <w:r w:rsidR="00DF1BE8">
          <w:rPr>
            <w:color w:val="000000"/>
          </w:rPr>
          <w:t xml:space="preserve">commonly mentioned </w:t>
        </w:r>
      </w:ins>
      <w:ins w:id="202" w:author="Ouyang, David" w:date="2018-05-23T10:46:00Z">
        <w:r w:rsidR="007908A0">
          <w:rPr>
            <w:color w:val="000000"/>
          </w:rPr>
          <w:t xml:space="preserve">off-patent </w:t>
        </w:r>
      </w:ins>
      <w:ins w:id="203" w:author="Ouyang, David" w:date="2018-05-18T12:20:00Z">
        <w:r w:rsidR="00DF1BE8">
          <w:rPr>
            <w:color w:val="000000"/>
          </w:rPr>
          <w:t>medication</w:t>
        </w:r>
      </w:ins>
      <w:ins w:id="204" w:author="Ouyang, David" w:date="2018-05-18T12:22:00Z">
        <w:r w:rsidR="00DF1BE8">
          <w:rPr>
            <w:color w:val="000000"/>
          </w:rPr>
          <w:t xml:space="preserve"> and </w:t>
        </w:r>
      </w:ins>
      <w:ins w:id="205" w:author="Ouyang, David" w:date="2018-05-18T12:20:00Z">
        <w:r w:rsidR="00DF1BE8">
          <w:rPr>
            <w:color w:val="000000"/>
          </w:rPr>
          <w:t>the ratio of mentions for "Lasix" to "furosemide" is 17.4</w:t>
        </w:r>
      </w:ins>
      <w:ins w:id="206" w:author="David Ouyang" w:date="2018-05-20T09:53:00Z">
        <w:r w:rsidR="00CE4377">
          <w:rPr>
            <w:color w:val="000000"/>
          </w:rPr>
          <w:t xml:space="preserve"> and is denoted by a </w:t>
        </w:r>
      </w:ins>
      <w:ins w:id="207" w:author="Ouyang, David" w:date="2018-05-23T10:46:00Z">
        <w:r w:rsidR="007908A0">
          <w:rPr>
            <w:color w:val="000000"/>
          </w:rPr>
          <w:t xml:space="preserve">black </w:t>
        </w:r>
      </w:ins>
      <w:ins w:id="208" w:author="David Ouyang" w:date="2018-05-20T09:53:00Z">
        <w:r w:rsidR="00CE4377">
          <w:rPr>
            <w:color w:val="000000"/>
          </w:rPr>
          <w:t>point</w:t>
        </w:r>
      </w:ins>
      <w:ins w:id="209" w:author="Ouyang, David" w:date="2018-05-23T10:46:00Z">
        <w:r w:rsidR="007908A0">
          <w:rPr>
            <w:color w:val="000000"/>
          </w:rPr>
          <w:t xml:space="preserve"> estimate</w:t>
        </w:r>
      </w:ins>
      <w:ins w:id="210" w:author="David Ouyang" w:date="2018-05-20T09:53:00Z">
        <w:r w:rsidR="00CE4377">
          <w:rPr>
            <w:color w:val="000000"/>
          </w:rPr>
          <w:t xml:space="preserve"> in the bottom right of the central figure.</w:t>
        </w:r>
      </w:ins>
      <w:ins w:id="211" w:author="Ouyang, David" w:date="2018-05-18T12:22:00Z">
        <w:del w:id="212" w:author="David Ouyang" w:date="2018-05-20T09:53:00Z">
          <w:r w:rsidR="00DF1BE8" w:rsidDel="00CE4377">
            <w:rPr>
              <w:color w:val="000000"/>
            </w:rPr>
            <w:delText>.</w:delText>
          </w:r>
        </w:del>
        <w:r w:rsidR="00DF1BE8">
          <w:rPr>
            <w:color w:val="000000"/>
          </w:rPr>
          <w:t xml:space="preserve"> </w:t>
        </w:r>
      </w:ins>
      <w:ins w:id="213" w:author="Ouyang, David" w:date="2018-05-18T12:20:00Z">
        <w:r w:rsidR="00DF1BE8">
          <w:rPr>
            <w:color w:val="000000"/>
          </w:rPr>
          <w:t xml:space="preserve">Of the </w:t>
        </w:r>
      </w:ins>
      <w:ins w:id="214" w:author="Ouyang, David" w:date="2018-05-18T14:01:00Z">
        <w:r w:rsidR="0043291D">
          <w:rPr>
            <w:color w:val="000000"/>
          </w:rPr>
          <w:t>text pages</w:t>
        </w:r>
      </w:ins>
      <w:ins w:id="215" w:author="Ouyang, David" w:date="2018-05-18T12:20:00Z">
        <w:r w:rsidR="00DF1BE8">
          <w:rPr>
            <w:color w:val="000000"/>
          </w:rPr>
          <w:t xml:space="preserve"> from nurses and pharmacists, the ratios are 3 and 42.5 and the point estimates </w:t>
        </w:r>
      </w:ins>
      <w:ins w:id="216" w:author="Ouyang, David" w:date="2018-05-18T13:48:00Z">
        <w:r w:rsidR="00217235">
          <w:rPr>
            <w:color w:val="000000"/>
          </w:rPr>
          <w:t xml:space="preserve">are </w:t>
        </w:r>
      </w:ins>
      <w:ins w:id="217" w:author="Ouyang, David" w:date="2018-05-18T12:20:00Z">
        <w:r w:rsidR="00DF1BE8">
          <w:rPr>
            <w:color w:val="000000"/>
          </w:rPr>
          <w:t>denoted by "P" or "N" respectively to the left and right.</w:t>
        </w:r>
      </w:ins>
    </w:p>
    <w:p w:rsidR="00DF1BE8" w:rsidRDefault="00DF1BE8" w:rsidP="00D614DD">
      <w:pPr>
        <w:pStyle w:val="NormalWeb"/>
        <w:spacing w:before="0" w:beforeAutospacing="0" w:after="160" w:afterAutospacing="0"/>
        <w:rPr>
          <w:ins w:id="218" w:author="Ouyang, David" w:date="2018-05-18T12:18:00Z"/>
          <w:color w:val="000000"/>
        </w:rPr>
      </w:pPr>
    </w:p>
    <w:p w:rsidR="00945E03" w:rsidRDefault="001434E6">
      <w:pPr>
        <w:pStyle w:val="NormalWeb"/>
        <w:spacing w:before="0" w:beforeAutospacing="0" w:after="160" w:afterAutospacing="0"/>
        <w:rPr>
          <w:ins w:id="219" w:author="David Ouyang" w:date="2018-04-21T12:34:00Z"/>
          <w:del w:id="220" w:author="Ouyang, David" w:date="2018-05-18T12:34:00Z"/>
          <w:color w:val="000000"/>
        </w:rPr>
      </w:pPr>
      <w:ins w:id="221" w:author="Ouyang, David" w:date="2018-05-18T12:34:00Z">
        <w:r>
          <w:rPr>
            <w:color w:val="000000"/>
          </w:rPr>
          <w:t>Using the same</w:t>
        </w:r>
      </w:ins>
      <w:ins w:id="222" w:author="Ouyang, David" w:date="2018-05-18T12:33:00Z">
        <w:r>
          <w:rPr>
            <w:color w:val="000000"/>
          </w:rPr>
          <w:t xml:space="preserve"> y-axis</w:t>
        </w:r>
      </w:ins>
      <w:ins w:id="223" w:author="Ouyang, David" w:date="2018-05-18T15:17:00Z">
        <w:r w:rsidR="00583717">
          <w:rPr>
            <w:color w:val="000000"/>
          </w:rPr>
          <w:t xml:space="preserve">, </w:t>
        </w:r>
      </w:ins>
      <w:ins w:id="224" w:author="Ouyang, David" w:date="2018-05-18T12:34:00Z">
        <w:r>
          <w:rPr>
            <w:color w:val="000000"/>
          </w:rPr>
          <w:t xml:space="preserve">to </w:t>
        </w:r>
      </w:ins>
      <w:ins w:id="225" w:author="Ouyang, David" w:date="2018-05-18T12:35:00Z">
        <w:r>
          <w:rPr>
            <w:color w:val="000000"/>
          </w:rPr>
          <w:t>either side</w:t>
        </w:r>
      </w:ins>
      <w:ins w:id="226" w:author="Ouyang, David" w:date="2018-05-18T12:34:00Z">
        <w:r>
          <w:rPr>
            <w:color w:val="000000"/>
          </w:rPr>
          <w:t xml:space="preserve"> of the center figure</w:t>
        </w:r>
      </w:ins>
      <w:ins w:id="227" w:author="Ouyang, David" w:date="2018-05-18T12:33:00Z">
        <w:r>
          <w:rPr>
            <w:color w:val="000000"/>
          </w:rPr>
          <w:t xml:space="preserve"> we </w:t>
        </w:r>
      </w:ins>
      <w:ins w:id="228" w:author="Ouyang, David" w:date="2018-05-18T15:17:00Z">
        <w:r w:rsidR="00583717">
          <w:rPr>
            <w:color w:val="000000"/>
          </w:rPr>
          <w:t>display</w:t>
        </w:r>
      </w:ins>
      <w:ins w:id="229" w:author="Ouyang, David" w:date="2018-05-18T12:33:00Z">
        <w:r>
          <w:rPr>
            <w:color w:val="000000"/>
          </w:rPr>
          <w:t xml:space="preserve"> the relationship between each medication and the year of FDA approval, the difference in number of syllables between generic and trade names, the frequency of mention, and the average unit price. </w:t>
        </w:r>
        <w:del w:id="230" w:author="David Ouyang" w:date="2018-05-20T09:54:00Z">
          <w:r w:rsidDel="00CE4377">
            <w:rPr>
              <w:color w:val="000000"/>
            </w:rPr>
            <w:delText xml:space="preserve">On the </w:delText>
          </w:r>
        </w:del>
      </w:ins>
      <w:ins w:id="231" w:author="Ouyang, David" w:date="2018-05-18T14:04:00Z">
        <w:del w:id="232" w:author="David Ouyang" w:date="2018-05-20T09:54:00Z">
          <w:r w:rsidR="008C6A49" w:rsidDel="00CE4377">
            <w:rPr>
              <w:color w:val="000000"/>
            </w:rPr>
            <w:delText>left side, w</w:delText>
          </w:r>
        </w:del>
      </w:ins>
      <w:ins w:id="233" w:author="David Ouyang" w:date="2018-05-20T09:54:00Z">
        <w:r w:rsidR="00CE4377">
          <w:rPr>
            <w:color w:val="000000"/>
          </w:rPr>
          <w:t>W</w:t>
        </w:r>
      </w:ins>
      <w:ins w:id="234" w:author="Ouyang, David" w:date="2018-05-18T14:04:00Z">
        <w:r w:rsidR="008C6A49">
          <w:rPr>
            <w:color w:val="000000"/>
          </w:rPr>
          <w:t xml:space="preserve">e show the relationship between </w:t>
        </w:r>
      </w:ins>
      <w:ins w:id="235" w:author="David Ouyang" w:date="2018-05-20T09:54:00Z">
        <w:r w:rsidR="00CE4377">
          <w:rPr>
            <w:color w:val="000000"/>
          </w:rPr>
          <w:t xml:space="preserve">each </w:t>
        </w:r>
      </w:ins>
      <w:ins w:id="236" w:author="Ouyang, David" w:date="2018-05-18T14:04:00Z">
        <w:r w:rsidR="008C6A49">
          <w:rPr>
            <w:color w:val="000000"/>
          </w:rPr>
          <w:t>medication and difference in number of syllables between generic and trade names</w:t>
        </w:r>
      </w:ins>
      <w:ins w:id="237" w:author="Ouyang, David" w:date="2018-05-18T15:17:00Z">
        <w:r w:rsidR="00583717">
          <w:rPr>
            <w:color w:val="000000"/>
          </w:rPr>
          <w:t xml:space="preserve"> using an arrow</w:t>
        </w:r>
      </w:ins>
      <w:ins w:id="238" w:author="Ouyang, David" w:date="2018-05-18T14:04:00Z">
        <w:del w:id="239" w:author="David Ouyang" w:date="2018-05-20T09:54:00Z">
          <w:r w:rsidR="008C6A49" w:rsidDel="00CE4377">
            <w:rPr>
              <w:color w:val="000000"/>
            </w:rPr>
            <w:delText>. T</w:delText>
          </w:r>
        </w:del>
      </w:ins>
      <w:ins w:id="240" w:author="David Ouyang" w:date="2018-05-20T09:54:00Z">
        <w:r w:rsidR="00CE4377">
          <w:rPr>
            <w:color w:val="000000"/>
          </w:rPr>
          <w:t>, with t</w:t>
        </w:r>
      </w:ins>
      <w:ins w:id="241" w:author="Ouyang, David" w:date="2018-05-18T14:04:00Z">
        <w:r w:rsidR="008C6A49">
          <w:rPr>
            <w:color w:val="000000"/>
          </w:rPr>
          <w:t xml:space="preserve">he head of the arrow </w:t>
        </w:r>
      </w:ins>
      <w:ins w:id="242" w:author="Ouyang, David" w:date="2018-05-18T14:05:00Z">
        <w:r w:rsidR="008C6A49">
          <w:rPr>
            <w:color w:val="000000"/>
          </w:rPr>
          <w:t>identifies</w:t>
        </w:r>
      </w:ins>
      <w:ins w:id="243" w:author="Ouyang, David" w:date="2018-05-18T14:04:00Z">
        <w:r w:rsidR="008C6A49">
          <w:rPr>
            <w:color w:val="000000"/>
          </w:rPr>
          <w:t xml:space="preserve"> the number of syllables in the trade name and the back of the arrow</w:t>
        </w:r>
      </w:ins>
      <w:ins w:id="244" w:author="Ouyang, David" w:date="2018-05-18T14:05:00Z">
        <w:r w:rsidR="008C6A49">
          <w:rPr>
            <w:color w:val="000000"/>
          </w:rPr>
          <w:t xml:space="preserve"> identifies the number of syllables in the generic name</w:t>
        </w:r>
        <w:del w:id="245" w:author="David Ouyang" w:date="2018-05-20T09:54:00Z">
          <w:r w:rsidR="008C6A49" w:rsidDel="00CE4377">
            <w:rPr>
              <w:color w:val="000000"/>
            </w:rPr>
            <w:delText xml:space="preserve">, thus </w:delText>
          </w:r>
        </w:del>
      </w:ins>
      <w:ins w:id="246" w:author="Ouyang, David" w:date="2018-05-18T14:07:00Z">
        <w:del w:id="247" w:author="David Ouyang" w:date="2018-05-20T09:54:00Z">
          <w:r w:rsidR="008C6A49" w:rsidDel="00CE4377">
            <w:rPr>
              <w:color w:val="000000"/>
            </w:rPr>
            <w:delText>t</w:delText>
          </w:r>
        </w:del>
      </w:ins>
      <w:ins w:id="248" w:author="David Ouyang" w:date="2018-05-20T09:54:00Z">
        <w:r w:rsidR="00CE4377">
          <w:rPr>
            <w:color w:val="000000"/>
          </w:rPr>
          <w:t>. T</w:t>
        </w:r>
      </w:ins>
      <w:ins w:id="249" w:author="Ouyang, David" w:date="2018-05-18T14:07:00Z">
        <w:r w:rsidR="008C6A49">
          <w:rPr>
            <w:color w:val="000000"/>
          </w:rPr>
          <w:t>he length of the arrow is the difference in the number of syllables between trade and generic name.</w:t>
        </w:r>
      </w:ins>
      <w:ins w:id="250" w:author="David Ouyang" w:date="2018-05-20T09:54:00Z">
        <w:r w:rsidR="00CE4377">
          <w:rPr>
            <w:color w:val="000000"/>
          </w:rPr>
          <w:t xml:space="preserve"> </w:t>
        </w:r>
      </w:ins>
      <w:ins w:id="251" w:author="David Ouyang" w:date="2018-04-21T12:15:00Z">
        <w:del w:id="252" w:author="Ouyang, David" w:date="2018-05-18T12:34:00Z">
          <w:r w:rsidR="00F62583" w:rsidDel="001434E6">
            <w:rPr>
              <w:color w:val="000000"/>
            </w:rPr>
            <w:delText>On the left hand side of the figure</w:delText>
          </w:r>
        </w:del>
      </w:ins>
      <w:ins w:id="253" w:author="David Ouyang" w:date="2018-04-21T12:20:00Z">
        <w:del w:id="254" w:author="Ouyang, David" w:date="2018-05-18T12:34:00Z">
          <w:r w:rsidR="00F62583" w:rsidDel="001434E6">
            <w:rPr>
              <w:color w:val="000000"/>
            </w:rPr>
            <w:delText xml:space="preserve"> is a plot</w:delText>
          </w:r>
        </w:del>
      </w:ins>
      <w:ins w:id="255" w:author="David Ouyang" w:date="2018-04-21T12:30:00Z">
        <w:del w:id="256" w:author="Ouyang, David" w:date="2018-05-18T12:34:00Z">
          <w:r w:rsidR="00D06BF2" w:rsidDel="001434E6">
            <w:rPr>
              <w:color w:val="000000"/>
            </w:rPr>
            <w:delText xml:space="preserve"> of the ratio of generic to brand name usage for each medication</w:delText>
          </w:r>
        </w:del>
      </w:ins>
      <w:ins w:id="257" w:author="David Ouyang" w:date="2018-04-21T12:31:00Z">
        <w:del w:id="258" w:author="Ouyang, David" w:date="2018-05-18T12:34:00Z">
          <w:r w:rsidR="00D06BF2" w:rsidDel="001434E6">
            <w:rPr>
              <w:color w:val="000000"/>
            </w:rPr>
            <w:delText xml:space="preserve"> in a manner s</w:delText>
          </w:r>
        </w:del>
      </w:ins>
      <w:ins w:id="259" w:author="David Ouyang" w:date="2018-04-21T12:20:00Z">
        <w:del w:id="260" w:author="Ouyang, David" w:date="2018-05-18T12:34:00Z">
          <w:r w:rsidR="00F62583" w:rsidDel="001434E6">
            <w:rPr>
              <w:color w:val="000000"/>
            </w:rPr>
            <w:delText>imilar to forest plots in meta-</w:delText>
          </w:r>
        </w:del>
      </w:ins>
      <w:ins w:id="261" w:author="David Ouyang" w:date="2018-04-24T21:24:00Z">
        <w:del w:id="262" w:author="Ouyang, David" w:date="2018-05-18T12:34:00Z">
          <w:r w:rsidR="000C6412" w:rsidDel="001434E6">
            <w:rPr>
              <w:color w:val="000000"/>
            </w:rPr>
            <w:delText>analyses. This</w:delText>
          </w:r>
        </w:del>
      </w:ins>
      <w:ins w:id="263" w:author="David Ouyang" w:date="2018-04-21T12:30:00Z">
        <w:del w:id="264" w:author="Ouyang, David" w:date="2018-05-18T12:34:00Z">
          <w:r w:rsidR="00D06BF2" w:rsidDel="001434E6">
            <w:rPr>
              <w:color w:val="000000"/>
            </w:rPr>
            <w:delText xml:space="preserve"> visually demonstrates the variation in the use o</w:delText>
          </w:r>
        </w:del>
      </w:ins>
      <w:ins w:id="265" w:author="David Ouyang" w:date="2018-04-21T12:31:00Z">
        <w:del w:id="266" w:author="Ouyang, David" w:date="2018-05-18T12:34:00Z">
          <w:r w:rsidR="00D06BF2" w:rsidDel="001434E6">
            <w:rPr>
              <w:color w:val="000000"/>
            </w:rPr>
            <w:delText>f each name.</w:delText>
          </w:r>
        </w:del>
      </w:ins>
      <w:ins w:id="267" w:author="David Ouyang" w:date="2018-04-21T12:25:00Z">
        <w:del w:id="268" w:author="Ouyang, David" w:date="2018-05-18T12:34:00Z">
          <w:r w:rsidR="00D06BF2" w:rsidDel="001434E6">
            <w:rPr>
              <w:color w:val="000000"/>
            </w:rPr>
            <w:delText xml:space="preserve"> At the center of the figure, </w:delText>
          </w:r>
        </w:del>
      </w:ins>
      <w:ins w:id="269" w:author="David Ouyang" w:date="2018-04-21T12:26:00Z">
        <w:del w:id="270" w:author="Ouyang, David" w:date="2018-05-18T12:34:00Z">
          <w:r w:rsidR="00D06BF2" w:rsidDel="001434E6">
            <w:rPr>
              <w:color w:val="000000"/>
            </w:rPr>
            <w:delText>a ratio of 1 suggests equal use of generic and brand names</w:delText>
          </w:r>
        </w:del>
      </w:ins>
      <w:ins w:id="271" w:author="David Ouyang" w:date="2018-04-21T12:27:00Z">
        <w:del w:id="272" w:author="Ouyang, David" w:date="2018-05-18T12:34:00Z">
          <w:r w:rsidR="00D06BF2" w:rsidDel="001434E6">
            <w:rPr>
              <w:color w:val="000000"/>
            </w:rPr>
            <w:delText xml:space="preserve">. Medications to the left of the center of the figure have a ratio less than 1, suggesting more generic name mentions than brand name, while medications to the right of the center of the figure have more brand name mentions than generic name mentions. </w:delText>
          </w:r>
        </w:del>
      </w:ins>
      <w:ins w:id="273" w:author="David Ouyang" w:date="2018-04-21T12:28:00Z">
        <w:del w:id="274" w:author="Ouyang, David" w:date="2018-05-18T12:34:00Z">
          <w:r w:rsidR="00D06BF2" w:rsidDel="001434E6">
            <w:rPr>
              <w:color w:val="000000"/>
            </w:rPr>
            <w:delText xml:space="preserve">The left side of the figure is labeled with the generic name </w:delText>
          </w:r>
        </w:del>
      </w:ins>
      <w:ins w:id="275" w:author="David Ouyang" w:date="2018-04-21T12:29:00Z">
        <w:del w:id="276" w:author="Ouyang, David" w:date="2018-05-18T12:34:00Z">
          <w:r w:rsidR="00D06BF2" w:rsidDel="001434E6">
            <w:rPr>
              <w:color w:val="000000"/>
            </w:rPr>
            <w:delText xml:space="preserve">and the right side of figure is labeled with the brand name, and points closer to each side suggest more frequent use of the each name. </w:delText>
          </w:r>
        </w:del>
      </w:ins>
      <w:ins w:id="277" w:author="David Ouyang" w:date="2018-04-21T12:32:00Z">
        <w:del w:id="278" w:author="Ouyang, David" w:date="2018-05-18T12:19:00Z">
          <w:r w:rsidR="00D614DD" w:rsidDel="00DF1BE8">
            <w:rPr>
              <w:color w:val="000000"/>
            </w:rPr>
            <w:delText xml:space="preserve">A </w:delText>
          </w:r>
        </w:del>
        <w:del w:id="279" w:author="Ouyang, David" w:date="2018-04-24T10:37:00Z">
          <w:r w:rsidR="00D614DD" w:rsidDel="00F05E61">
            <w:rPr>
              <w:color w:val="000000"/>
            </w:rPr>
            <w:delText>dot</w:delText>
          </w:r>
        </w:del>
      </w:ins>
      <w:ins w:id="280" w:author="David Ouyang" w:date="2018-04-24T21:24:00Z">
        <w:del w:id="281" w:author="Ouyang, David" w:date="2018-05-18T12:19:00Z">
          <w:r w:rsidR="000C6412" w:rsidDel="00DF1BE8">
            <w:rPr>
              <w:color w:val="000000"/>
            </w:rPr>
            <w:delText xml:space="preserve">and 95% confidence interval line </w:delText>
          </w:r>
        </w:del>
      </w:ins>
      <w:ins w:id="282" w:author="David Ouyang" w:date="2018-04-21T12:32:00Z">
        <w:del w:id="283" w:author="Ouyang, David" w:date="2018-05-18T12:19:00Z">
          <w:r w:rsidR="00D614DD" w:rsidDel="00DF1BE8">
            <w:rPr>
              <w:color w:val="000000"/>
            </w:rPr>
            <w:delText xml:space="preserve">is </w:delText>
          </w:r>
        </w:del>
      </w:ins>
      <w:ins w:id="284" w:author="David Ouyang" w:date="2018-04-21T12:33:00Z">
        <w:del w:id="285" w:author="Ouyang, David" w:date="2018-05-18T12:19:00Z">
          <w:r w:rsidR="00D614DD" w:rsidDel="00DF1BE8">
            <w:rPr>
              <w:color w:val="000000"/>
            </w:rPr>
            <w:delText>used to represent all mentions, while mentions that can be attributed to either a pharmacist or a nurse are independently analyzed and the ratio denoted by a P or a N re</w:delText>
          </w:r>
        </w:del>
      </w:ins>
      <w:ins w:id="286" w:author="David Ouyang" w:date="2018-04-21T12:34:00Z">
        <w:del w:id="287" w:author="Ouyang, David" w:date="2018-05-18T12:19:00Z">
          <w:r w:rsidR="00D614DD" w:rsidDel="00DF1BE8">
            <w:rPr>
              <w:color w:val="000000"/>
            </w:rPr>
            <w:delText xml:space="preserve">spectively. </w:delText>
          </w:r>
        </w:del>
      </w:ins>
      <w:ins w:id="288" w:author="David Ouyang" w:date="2018-04-21T12:38:00Z">
        <w:del w:id="289" w:author="Ouyang, David" w:date="2018-04-24T10:37:00Z">
          <w:r w:rsidR="00D614DD" w:rsidDel="00F05E61">
            <w:rPr>
              <w:color w:val="000000"/>
            </w:rPr>
            <w:delText xml:space="preserve">Ratios over 100:1 or less than 1:100 were denoted by a dash instead of a point estimate. </w:delText>
          </w:r>
        </w:del>
        <w:del w:id="290" w:author="Ouyang, David" w:date="2018-05-18T12:34:00Z">
          <w:r w:rsidR="00D614DD" w:rsidDel="001434E6">
            <w:rPr>
              <w:color w:val="000000"/>
            </w:rPr>
            <w:delText>O</w:delText>
          </w:r>
        </w:del>
      </w:ins>
      <w:ins w:id="291" w:author="David Ouyang" w:date="2018-04-21T12:31:00Z">
        <w:del w:id="292" w:author="Ouyang, David" w:date="2018-05-18T12:34:00Z">
          <w:r w:rsidR="00D06BF2" w:rsidDel="001434E6">
            <w:rPr>
              <w:color w:val="000000"/>
            </w:rPr>
            <w:delText xml:space="preserve">n the </w:delText>
          </w:r>
        </w:del>
      </w:ins>
      <w:ins w:id="293" w:author="David Ouyang" w:date="2018-04-21T12:32:00Z">
        <w:del w:id="294" w:author="Ouyang, David" w:date="2018-05-18T12:34:00Z">
          <w:r w:rsidR="00D614DD" w:rsidDel="001434E6">
            <w:rPr>
              <w:color w:val="000000"/>
            </w:rPr>
            <w:delText xml:space="preserve">far </w:delText>
          </w:r>
        </w:del>
      </w:ins>
      <w:ins w:id="295" w:author="David Ouyang" w:date="2018-04-21T12:31:00Z">
        <w:del w:id="296" w:author="Ouyang, David" w:date="2018-05-18T12:34:00Z">
          <w:r w:rsidR="00D614DD" w:rsidDel="001434E6">
            <w:rPr>
              <w:color w:val="000000"/>
            </w:rPr>
            <w:delText>right side of figure</w:delText>
          </w:r>
          <w:r w:rsidR="00D06BF2" w:rsidDel="001434E6">
            <w:rPr>
              <w:color w:val="000000"/>
            </w:rPr>
            <w:delText xml:space="preserve"> is a histogram of tot</w:delText>
          </w:r>
          <w:r w:rsidR="00D614DD" w:rsidDel="001434E6">
            <w:rPr>
              <w:color w:val="000000"/>
            </w:rPr>
            <w:delText xml:space="preserve">al mentions </w:delText>
          </w:r>
        </w:del>
      </w:ins>
      <w:ins w:id="297" w:author="David Ouyang" w:date="2018-04-21T12:32:00Z">
        <w:del w:id="298" w:author="Ouyang, David" w:date="2018-05-18T12:34:00Z">
          <w:r w:rsidR="00D614DD" w:rsidDel="001434E6">
            <w:rPr>
              <w:color w:val="000000"/>
            </w:rPr>
            <w:delText xml:space="preserve">of each medication. </w:delText>
          </w:r>
        </w:del>
      </w:ins>
    </w:p>
    <w:p w:rsidR="00945E03" w:rsidRDefault="00D614DD">
      <w:pPr>
        <w:pStyle w:val="NormalWeb"/>
        <w:spacing w:before="0" w:beforeAutospacing="0" w:after="160" w:afterAutospacing="0"/>
        <w:rPr>
          <w:ins w:id="299" w:author="David Ouyang" w:date="2018-04-21T12:34:00Z"/>
          <w:color w:val="000000"/>
        </w:rPr>
      </w:pPr>
      <w:ins w:id="300" w:author="David Ouyang" w:date="2018-04-21T12:36:00Z">
        <w:del w:id="301" w:author="Ouyang, David" w:date="2018-04-24T10:38:00Z">
          <w:r w:rsidDel="00F05E61">
            <w:rPr>
              <w:color w:val="000000"/>
            </w:rPr>
            <w:delText>For example</w:delText>
          </w:r>
        </w:del>
        <w:del w:id="302" w:author="Ouyang, David" w:date="2018-05-18T12:20:00Z">
          <w:r w:rsidDel="00DF1BE8">
            <w:rPr>
              <w:color w:val="000000"/>
            </w:rPr>
            <w:delText xml:space="preserve">, furosemide or Lasix is the </w:delText>
          </w:r>
        </w:del>
        <w:del w:id="303" w:author="Ouyang, David" w:date="2018-04-24T10:37:00Z">
          <w:r w:rsidDel="00F05E61">
            <w:rPr>
              <w:color w:val="000000"/>
            </w:rPr>
            <w:delText xml:space="preserve">second to </w:delText>
          </w:r>
        </w:del>
        <w:del w:id="304" w:author="Ouyang, David" w:date="2018-05-18T12:20:00Z">
          <w:r w:rsidDel="00DF1BE8">
            <w:rPr>
              <w:color w:val="000000"/>
            </w:rPr>
            <w:delText xml:space="preserve">last medication in our figure. </w:delText>
          </w:r>
        </w:del>
      </w:ins>
      <w:ins w:id="305" w:author="David Ouyang" w:date="2018-04-21T12:37:00Z">
        <w:del w:id="306" w:author="Ouyang, David" w:date="2018-05-18T12:20:00Z">
          <w:r w:rsidDel="00DF1BE8">
            <w:rPr>
              <w:color w:val="000000"/>
            </w:rPr>
            <w:delText>From the right si</w:delText>
          </w:r>
        </w:del>
      </w:ins>
      <w:ins w:id="307" w:author="Rebecca Tisdale" w:date="2018-04-23T20:59:00Z">
        <w:del w:id="308" w:author="Ouyang, David" w:date="2018-05-18T12:20:00Z">
          <w:r w:rsidR="00C65220" w:rsidDel="00DF1BE8">
            <w:rPr>
              <w:color w:val="000000"/>
            </w:rPr>
            <w:delText>d</w:delText>
          </w:r>
        </w:del>
      </w:ins>
      <w:ins w:id="309" w:author="David Ouyang" w:date="2018-04-21T12:37:00Z">
        <w:del w:id="310" w:author="Ouyang, David" w:date="2018-05-18T12:20:00Z">
          <w:r w:rsidDel="00DF1BE8">
            <w:rPr>
              <w:color w:val="000000"/>
            </w:rPr>
            <w:delText>ze, we see that this is a commonly mentioned medication, with almost five thousand mentions</w:delText>
          </w:r>
        </w:del>
      </w:ins>
      <w:ins w:id="311" w:author="David Ouyang" w:date="2018-04-21T12:39:00Z">
        <w:del w:id="312" w:author="Ouyang, David" w:date="2018-05-18T12:20:00Z">
          <w:r w:rsidDel="00DF1BE8">
            <w:rPr>
              <w:color w:val="000000"/>
            </w:rPr>
            <w:delText xml:space="preserve"> in our dataset. </w:delText>
          </w:r>
        </w:del>
      </w:ins>
      <w:ins w:id="313" w:author="David Ouyang" w:date="2018-04-21T12:40:00Z">
        <w:del w:id="314" w:author="Ouyang, David" w:date="2018-05-18T12:20:00Z">
          <w:r w:rsidDel="00DF1BE8">
            <w:rPr>
              <w:color w:val="000000"/>
            </w:rPr>
            <w:delText xml:space="preserve">From the total of 4,985 mentions, the ratio </w:delText>
          </w:r>
        </w:del>
      </w:ins>
      <w:ins w:id="315" w:author="David Ouyang" w:date="2018-04-21T12:41:00Z">
        <w:del w:id="316" w:author="Ouyang, David" w:date="2018-05-18T12:20:00Z">
          <w:r w:rsidDel="00DF1BE8">
            <w:rPr>
              <w:color w:val="000000"/>
            </w:rPr>
            <w:delText xml:space="preserve">of mentions for "Lasix" to "furosemide" is 17.4, so the point estimate is on the right side of the figure. </w:delText>
          </w:r>
        </w:del>
      </w:ins>
      <w:ins w:id="317" w:author="David Ouyang" w:date="2018-04-21T12:43:00Z">
        <w:del w:id="318" w:author="Ouyang, David" w:date="2018-05-18T12:20:00Z">
          <w:r w:rsidR="00000281" w:rsidDel="00DF1BE8">
            <w:rPr>
              <w:color w:val="000000"/>
            </w:rPr>
            <w:delText>Of the subset of pages from nurses</w:delText>
          </w:r>
        </w:del>
      </w:ins>
      <w:ins w:id="319" w:author="David Ouyang" w:date="2018-04-21T12:44:00Z">
        <w:del w:id="320" w:author="Ouyang, David" w:date="2018-05-18T12:20:00Z">
          <w:r w:rsidR="00000281" w:rsidDel="00DF1BE8">
            <w:rPr>
              <w:color w:val="000000"/>
            </w:rPr>
            <w:delText xml:space="preserve"> andpharmacists</w:delText>
          </w:r>
        </w:del>
      </w:ins>
      <w:ins w:id="321" w:author="David Ouyang" w:date="2018-04-21T12:43:00Z">
        <w:del w:id="322" w:author="Ouyang, David" w:date="2018-05-18T12:20:00Z">
          <w:r w:rsidR="00000281" w:rsidDel="00DF1BE8">
            <w:rPr>
              <w:color w:val="000000"/>
            </w:rPr>
            <w:delText>, the ra</w:delText>
          </w:r>
        </w:del>
      </w:ins>
      <w:ins w:id="323" w:author="David Ouyang" w:date="2018-04-21T12:44:00Z">
        <w:del w:id="324" w:author="Ouyang, David" w:date="2018-05-18T12:20:00Z">
          <w:r w:rsidR="00000281" w:rsidDel="00DF1BE8">
            <w:rPr>
              <w:color w:val="000000"/>
            </w:rPr>
            <w:delText>tio</w:delText>
          </w:r>
        </w:del>
      </w:ins>
      <w:ins w:id="325" w:author="David Ouyang" w:date="2018-04-21T12:45:00Z">
        <w:del w:id="326" w:author="Ouyang, David" w:date="2018-05-18T12:20:00Z">
          <w:r w:rsidR="00000281" w:rsidDel="00DF1BE8">
            <w:rPr>
              <w:color w:val="000000"/>
            </w:rPr>
            <w:delText>sare</w:delText>
          </w:r>
        </w:del>
      </w:ins>
      <w:ins w:id="327" w:author="David Ouyang" w:date="2018-04-21T12:44:00Z">
        <w:del w:id="328" w:author="Ouyang, David" w:date="2018-05-18T12:20:00Z">
          <w:r w:rsidR="00000281" w:rsidDel="00DF1BE8">
            <w:rPr>
              <w:color w:val="000000"/>
            </w:rPr>
            <w:delText xml:space="preserve"> 42.5 </w:delText>
          </w:r>
        </w:del>
      </w:ins>
      <w:ins w:id="329" w:author="David Ouyang" w:date="2018-04-21T12:45:00Z">
        <w:del w:id="330" w:author="Ouyang, David" w:date="2018-05-18T12:20:00Z">
          <w:r w:rsidR="00000281" w:rsidDel="00DF1BE8">
            <w:rPr>
              <w:color w:val="000000"/>
            </w:rPr>
            <w:delText xml:space="preserve">and 3 </w:delText>
          </w:r>
        </w:del>
      </w:ins>
      <w:ins w:id="331" w:author="David Ouyang" w:date="2018-04-21T12:56:00Z">
        <w:del w:id="332" w:author="Ouyang, David" w:date="2018-05-18T12:20:00Z">
          <w:r w:rsidR="00310584" w:rsidDel="00DF1BE8">
            <w:rPr>
              <w:color w:val="000000"/>
            </w:rPr>
            <w:delText>and</w:delText>
          </w:r>
        </w:del>
      </w:ins>
      <w:ins w:id="333" w:author="David Ouyang" w:date="2018-04-21T12:45:00Z">
        <w:del w:id="334" w:author="Ouyang, David" w:date="2018-05-18T12:20:00Z">
          <w:r w:rsidR="00000281" w:rsidDel="00DF1BE8">
            <w:rPr>
              <w:color w:val="000000"/>
            </w:rPr>
            <w:delText xml:space="preserve"> the point estimates denoted by "N" or "P" are respectively to the right and left. </w:delText>
          </w:r>
        </w:del>
      </w:ins>
      <w:ins w:id="335" w:author="David Ouyang" w:date="2018-04-21T12:46:00Z">
        <w:del w:id="336" w:author="Ouyang, David" w:date="2018-05-18T15:18:00Z">
          <w:r w:rsidR="00000281" w:rsidDel="00583717">
            <w:rPr>
              <w:color w:val="000000"/>
            </w:rPr>
            <w:delText xml:space="preserve">From this figure, we see that there is significant variation across specialties, medication classes, and provider types for the use of generic and brand names. </w:delText>
          </w:r>
        </w:del>
      </w:ins>
      <w:ins w:id="337" w:author="David Ouyang" w:date="2018-04-24T21:25:00Z">
        <w:del w:id="338" w:author="Ouyang, David" w:date="2018-05-18T15:18:00Z">
          <w:r w:rsidR="003E7EB9" w:rsidDel="00583717">
            <w:rPr>
              <w:color w:val="000000"/>
            </w:rPr>
            <w:delText>N</w:delText>
          </w:r>
        </w:del>
      </w:ins>
      <w:ins w:id="339" w:author="David Ouyang" w:date="2018-04-21T12:46:00Z">
        <w:del w:id="340" w:author="Ouyang, David" w:date="2018-05-18T15:18:00Z">
          <w:r w:rsidR="00000281" w:rsidDel="00583717">
            <w:rPr>
              <w:color w:val="000000"/>
            </w:rPr>
            <w:delText>urses are more l</w:delText>
          </w:r>
        </w:del>
      </w:ins>
      <w:ins w:id="341" w:author="David Ouyang" w:date="2018-04-21T12:47:00Z">
        <w:del w:id="342" w:author="Ouyang, David" w:date="2018-05-18T15:18:00Z">
          <w:r w:rsidR="00000281" w:rsidDel="00583717">
            <w:rPr>
              <w:color w:val="000000"/>
            </w:rPr>
            <w:delText>ikely to use trade names than pharmacists (p = 0.02). Physicians do not usually self</w:delText>
          </w:r>
        </w:del>
      </w:ins>
      <w:ins w:id="343" w:author="Rebecca Tisdale" w:date="2018-04-23T20:59:00Z">
        <w:del w:id="344" w:author="Ouyang, David" w:date="2018-05-18T15:18:00Z">
          <w:r w:rsidR="00C65220" w:rsidDel="00583717">
            <w:rPr>
              <w:color w:val="000000"/>
            </w:rPr>
            <w:delText>-</w:delText>
          </w:r>
        </w:del>
      </w:ins>
      <w:ins w:id="345" w:author="David Ouyang" w:date="2018-04-21T12:47:00Z">
        <w:del w:id="346" w:author="Ouyang, David" w:date="2018-05-18T15:18:00Z">
          <w:r w:rsidR="00000281" w:rsidDel="00583717">
            <w:rPr>
              <w:color w:val="000000"/>
            </w:rPr>
            <w:delText>identify their role in the text page, and</w:delText>
          </w:r>
        </w:del>
      </w:ins>
      <w:ins w:id="347" w:author="Rebecca Tisdale" w:date="2018-04-23T20:59:00Z">
        <w:del w:id="348" w:author="Ouyang, David" w:date="2018-05-18T15:18:00Z">
          <w:r w:rsidR="00C65220" w:rsidDel="00583717">
            <w:rPr>
              <w:color w:val="000000"/>
            </w:rPr>
            <w:delText>thus</w:delText>
          </w:r>
        </w:del>
      </w:ins>
      <w:ins w:id="349" w:author="David Ouyang" w:date="2018-04-21T12:47:00Z">
        <w:del w:id="350" w:author="Ouyang, David" w:date="2018-05-18T15:18:00Z">
          <w:r w:rsidR="00000281" w:rsidDel="00583717">
            <w:rPr>
              <w:color w:val="000000"/>
            </w:rPr>
            <w:delText xml:space="preserve"> we were not</w:delText>
          </w:r>
        </w:del>
      </w:ins>
      <w:ins w:id="351" w:author="Rebecca Tisdale" w:date="2018-04-23T20:59:00Z">
        <w:del w:id="352" w:author="Ouyang, David" w:date="2018-05-18T15:18:00Z">
          <w:r w:rsidR="00C65220" w:rsidDel="00583717">
            <w:rPr>
              <w:color w:val="000000"/>
            </w:rPr>
            <w:delText>un</w:delText>
          </w:r>
        </w:del>
      </w:ins>
      <w:ins w:id="353" w:author="David Ouyang" w:date="2018-04-21T12:47:00Z">
        <w:del w:id="354" w:author="Ouyang, David" w:date="2018-05-18T15:18:00Z">
          <w:r w:rsidR="00000281" w:rsidDel="00583717">
            <w:rPr>
              <w:color w:val="000000"/>
            </w:rPr>
            <w:delText>able to</w:delText>
          </w:r>
        </w:del>
      </w:ins>
      <w:ins w:id="355" w:author="David Ouyang" w:date="2018-04-21T12:48:00Z">
        <w:del w:id="356" w:author="Ouyang, David" w:date="2018-05-18T15:18:00Z">
          <w:r w:rsidR="00000281" w:rsidDel="00583717">
            <w:rPr>
              <w:color w:val="000000"/>
            </w:rPr>
            <w:delText xml:space="preserve"> independently</w:delText>
          </w:r>
        </w:del>
      </w:ins>
      <w:ins w:id="357" w:author="David Ouyang" w:date="2018-04-21T12:47:00Z">
        <w:del w:id="358" w:author="Ouyang, David" w:date="2018-05-18T15:18:00Z">
          <w:r w:rsidR="00000281" w:rsidDel="00583717">
            <w:rPr>
              <w:color w:val="000000"/>
            </w:rPr>
            <w:delText xml:space="preserve"> assess</w:delText>
          </w:r>
        </w:del>
      </w:ins>
      <w:ins w:id="359" w:author="David Ouyang" w:date="2018-04-21T12:48:00Z">
        <w:del w:id="360" w:author="Ouyang, David" w:date="2018-05-18T15:18:00Z">
          <w:r w:rsidR="00000281" w:rsidDel="00583717">
            <w:rPr>
              <w:color w:val="000000"/>
            </w:rPr>
            <w:delText xml:space="preserve"> their behavior.</w:delText>
          </w:r>
        </w:del>
      </w:ins>
    </w:p>
    <w:p w:rsidR="00F62583" w:rsidRPr="007F2F56" w:rsidDel="00D614DD" w:rsidRDefault="00D06BF2" w:rsidP="00D614DD">
      <w:pPr>
        <w:pStyle w:val="NormalWeb"/>
        <w:spacing w:before="0" w:beforeAutospacing="0" w:after="160" w:afterAutospacing="0"/>
        <w:rPr>
          <w:del w:id="361" w:author="David Ouyang" w:date="2018-04-21T12:34:00Z"/>
          <w:color w:val="000000"/>
        </w:rPr>
      </w:pPr>
      <w:moveToRangeStart w:id="362" w:author="David Ouyang" w:date="2018-04-21T12:22:00Z" w:name="move512076687"/>
      <w:moveTo w:id="363" w:author="David Ouyang" w:date="2018-04-21T12:22:00Z">
        <w:del w:id="364" w:author="David Ouyang" w:date="2018-04-21T12:34:00Z">
          <w:r w:rsidRPr="00E07D86" w:rsidDel="00D614DD">
            <w:rPr>
              <w:color w:val="000000"/>
            </w:rPr>
            <w:delText>Nurses were more likely to use trade names than pharmacists (p = 0.02).</w:delText>
          </w:r>
        </w:del>
      </w:moveTo>
      <w:moveToRangeEnd w:id="362"/>
    </w:p>
    <w:p w:rsidR="006109BF" w:rsidRDefault="009A76AD">
      <w:pPr>
        <w:pStyle w:val="NormalWeb"/>
        <w:spacing w:before="0" w:beforeAutospacing="0" w:after="160" w:afterAutospacing="0"/>
        <w:rPr>
          <w:b/>
        </w:rPr>
      </w:pPr>
      <w:r>
        <w:rPr>
          <w:b/>
        </w:rPr>
        <w:t>Conclusions</w:t>
      </w:r>
      <w:ins w:id="365" w:author="Rebecca Tisdale" w:date="2018-04-24T22:12:00Z">
        <w:r w:rsidR="004E36B3">
          <w:rPr>
            <w:b/>
          </w:rPr>
          <w:t>:</w:t>
        </w:r>
      </w:ins>
    </w:p>
    <w:p w:rsidR="00583717" w:rsidRDefault="004C18AB" w:rsidP="00583717">
      <w:pPr>
        <w:pStyle w:val="NormalWeb"/>
        <w:spacing w:before="0" w:beforeAutospacing="0" w:after="160" w:afterAutospacing="0"/>
        <w:rPr>
          <w:ins w:id="366" w:author="Ouyang, David" w:date="2018-05-18T15:19:00Z"/>
          <w:color w:val="000000"/>
        </w:rPr>
      </w:pPr>
      <w:moveFromRangeStart w:id="367" w:author="David Ouyang" w:date="2018-04-22T11:13:00Z" w:name="move512158938"/>
      <w:moveFrom w:id="368" w:author="David Ouyang" w:date="2018-04-22T11:13:00Z">
        <w:del w:id="369" w:author="Ouyang, David" w:date="2018-05-18T15:27:00Z">
          <w:r w:rsidRPr="00E07D86" w:rsidDel="00583717">
            <w:rPr>
              <w:color w:val="000000"/>
            </w:rPr>
            <w:delText>T</w:delText>
          </w:r>
          <w:r w:rsidR="0086756A" w:rsidRPr="00E07D86" w:rsidDel="00583717">
            <w:rPr>
              <w:color w:val="000000"/>
            </w:rPr>
            <w:delText xml:space="preserve">ext paging </w:delText>
          </w:r>
          <w:r w:rsidR="001E4FE9" w:rsidRPr="00E07D86" w:rsidDel="00583717">
            <w:rPr>
              <w:color w:val="000000"/>
            </w:rPr>
            <w:delText>behaviors</w:delText>
          </w:r>
          <w:r w:rsidRPr="00E07D86" w:rsidDel="00583717">
            <w:rPr>
              <w:color w:val="000000"/>
            </w:rPr>
            <w:delText xml:space="preserve">provide a </w:delText>
          </w:r>
          <w:r w:rsidR="0086756A" w:rsidRPr="00E07D86" w:rsidDel="00583717">
            <w:rPr>
              <w:color w:val="000000"/>
            </w:rPr>
            <w:delText>reflect</w:delText>
          </w:r>
          <w:r w:rsidRPr="00E07D86" w:rsidDel="00583717">
            <w:rPr>
              <w:color w:val="000000"/>
            </w:rPr>
            <w:delText>ion of</w:delText>
          </w:r>
          <w:r w:rsidR="001E4FE9" w:rsidRPr="00E07D86" w:rsidDel="00583717">
            <w:rPr>
              <w:color w:val="000000"/>
            </w:rPr>
            <w:delText>real-world provider-to-provider communication</w:delText>
          </w:r>
          <w:r w:rsidRPr="00E07D86" w:rsidDel="00583717">
            <w:rPr>
              <w:color w:val="000000"/>
            </w:rPr>
            <w:delText xml:space="preserve"> outside of formal documentation</w:delText>
          </w:r>
          <w:r w:rsidR="001E4FE9" w:rsidRPr="00E07D86" w:rsidDel="00583717">
            <w:rPr>
              <w:color w:val="000000"/>
            </w:rPr>
            <w:delText xml:space="preserve">. </w:delText>
          </w:r>
          <w:r w:rsidR="006675A5" w:rsidRPr="00E07D86" w:rsidDel="00583717">
            <w:rPr>
              <w:color w:val="000000"/>
            </w:rPr>
            <w:delText>Applying</w:delText>
          </w:r>
          <w:r w:rsidRPr="00E07D86" w:rsidDel="00583717">
            <w:rPr>
              <w:color w:val="000000"/>
            </w:rPr>
            <w:delText xml:space="preserve"> a high-throughput method of </w:delText>
          </w:r>
          <w:r w:rsidR="00483DEF" w:rsidRPr="00E07D86" w:rsidDel="00583717">
            <w:rPr>
              <w:color w:val="000000"/>
            </w:rPr>
            <w:delText xml:space="preserve">assessing medication naming sentiment, we show that there is significant variability in preference of brand name versus generic name usage for common </w:delText>
          </w:r>
          <w:r w:rsidR="006675A5" w:rsidRPr="00E07D86" w:rsidDel="00583717">
            <w:rPr>
              <w:color w:val="000000"/>
            </w:rPr>
            <w:delText>drugs</w:delText>
          </w:r>
          <w:r w:rsidR="00483DEF" w:rsidRPr="00E07D86" w:rsidDel="00583717">
            <w:rPr>
              <w:color w:val="000000"/>
            </w:rPr>
            <w:delText xml:space="preserve">. </w:delText>
          </w:r>
        </w:del>
      </w:moveFrom>
      <w:moveFromRangeEnd w:id="367"/>
      <w:del w:id="370" w:author="Ouyang, David" w:date="2018-05-18T15:27:00Z">
        <w:r w:rsidR="000C4CB3" w:rsidRPr="00E07D86" w:rsidDel="00583717">
          <w:rPr>
            <w:color w:val="000000"/>
          </w:rPr>
          <w:delText xml:space="preserve">Unnecessary use of brand-name drugs has been linked to decreased patient compliance and result in worse health </w:delText>
        </w:r>
      </w:del>
      <w:del w:id="371" w:author="Ouyang, David" w:date="2018-04-24T10:38:00Z">
        <w:r w:rsidR="000C4CB3" w:rsidRPr="00E07D86" w:rsidDel="00F05E61">
          <w:rPr>
            <w:color w:val="000000"/>
          </w:rPr>
          <w:delText>outcomes</w:delText>
        </w:r>
        <w:r w:rsidR="000C4CB3" w:rsidRPr="00E07D86" w:rsidDel="00F05E61">
          <w:rPr>
            <w:color w:val="000000"/>
            <w:vertAlign w:val="superscript"/>
          </w:rPr>
          <w:delText>7</w:delText>
        </w:r>
      </w:del>
      <w:del w:id="372" w:author="Ouyang, David" w:date="2018-05-18T15:27:00Z">
        <w:r w:rsidR="000C4CB3" w:rsidRPr="00E07D86" w:rsidDel="00583717">
          <w:rPr>
            <w:color w:val="000000"/>
          </w:rPr>
          <w:delText>. Failure to substitute brand-name for generic drugs has been estimated to result in billions of dollars in excess costs to individual patients and the US health system yearly</w:delText>
        </w:r>
      </w:del>
      <w:ins w:id="373" w:author="David Ouyang" w:date="2018-04-24T21:27:00Z">
        <w:del w:id="374" w:author="Ouyang, David" w:date="2018-05-18T15:27:00Z">
          <w:r w:rsidR="004E03B0" w:rsidDel="00583717">
            <w:rPr>
              <w:color w:val="000000"/>
              <w:vertAlign w:val="superscript"/>
            </w:rPr>
            <w:delText>4</w:delText>
          </w:r>
        </w:del>
      </w:ins>
      <w:del w:id="375" w:author="Ouyang, David" w:date="2018-04-24T10:38:00Z">
        <w:r w:rsidR="000C4CB3" w:rsidRPr="00E07D86" w:rsidDel="00F05E61">
          <w:rPr>
            <w:color w:val="000000"/>
            <w:vertAlign w:val="superscript"/>
          </w:rPr>
          <w:delText>8</w:delText>
        </w:r>
      </w:del>
      <w:del w:id="376" w:author="Ouyang, David" w:date="2018-05-18T15:27:00Z">
        <w:r w:rsidR="000C4CB3" w:rsidRPr="00E07D86" w:rsidDel="00583717">
          <w:rPr>
            <w:color w:val="000000"/>
          </w:rPr>
          <w:delText>. Despite these harms, usage of trade names persists in the clinical setting</w:delText>
        </w:r>
      </w:del>
      <w:ins w:id="377" w:author="Rebecca Tisdale" w:date="2018-04-23T21:50:00Z">
        <w:del w:id="378" w:author="Ouyang, David" w:date="2018-05-18T15:27:00Z">
          <w:r w:rsidR="003E767F" w:rsidDel="00583717">
            <w:rPr>
              <w:color w:val="000000"/>
            </w:rPr>
            <w:delText>.</w:delText>
          </w:r>
        </w:del>
      </w:ins>
      <w:ins w:id="379" w:author="Ouyang, David" w:date="2018-05-18T15:27:00Z">
        <w:r w:rsidR="00583717">
          <w:rPr>
            <w:color w:val="000000"/>
          </w:rPr>
          <w:t xml:space="preserve">In our study, we use a high throughput method of analyzing and visualizing </w:t>
        </w:r>
      </w:ins>
      <w:ins w:id="380" w:author="Ouyang, David" w:date="2018-05-18T15:28:00Z">
        <w:r w:rsidR="00754444">
          <w:rPr>
            <w:color w:val="000000"/>
          </w:rPr>
          <w:t>healthcare worker</w:t>
        </w:r>
      </w:ins>
      <w:ins w:id="381" w:author="Ouyang, David" w:date="2018-05-18T15:27:00Z">
        <w:r w:rsidR="00583717">
          <w:rPr>
            <w:color w:val="000000"/>
          </w:rPr>
          <w:t xml:space="preserve"> sentiment</w:t>
        </w:r>
      </w:ins>
      <w:ins w:id="382" w:author="Ouyang, David" w:date="2018-05-18T15:28:00Z">
        <w:r w:rsidR="00754444">
          <w:rPr>
            <w:color w:val="000000"/>
          </w:rPr>
          <w:t xml:space="preserve"> towards medications</w:t>
        </w:r>
      </w:ins>
      <w:ins w:id="383" w:author="Ouyang, David" w:date="2018-05-18T15:27:00Z">
        <w:r w:rsidR="00583717">
          <w:rPr>
            <w:color w:val="000000"/>
          </w:rPr>
          <w:t>.</w:t>
        </w:r>
      </w:ins>
      <w:ins w:id="384" w:author="David Ouyang" w:date="2018-05-20T09:56:00Z">
        <w:r w:rsidR="00186A7D">
          <w:rPr>
            <w:color w:val="000000"/>
          </w:rPr>
          <w:t xml:space="preserve"> </w:t>
        </w:r>
      </w:ins>
      <w:ins w:id="385" w:author="Ouyang, David" w:date="2018-05-18T15:18:00Z">
        <w:r w:rsidR="00583717">
          <w:rPr>
            <w:color w:val="000000"/>
          </w:rPr>
          <w:t xml:space="preserve">From our data </w:t>
        </w:r>
      </w:ins>
      <w:ins w:id="386" w:author="Ouyang, David" w:date="2018-05-18T15:19:00Z">
        <w:r w:rsidR="00583717">
          <w:rPr>
            <w:color w:val="000000"/>
          </w:rPr>
          <w:t>visualization</w:t>
        </w:r>
      </w:ins>
      <w:ins w:id="387" w:author="Ouyang, David" w:date="2018-05-18T15:18:00Z">
        <w:r w:rsidR="00583717">
          <w:rPr>
            <w:color w:val="000000"/>
          </w:rPr>
          <w:t xml:space="preserve">, we see that there is significant variation </w:t>
        </w:r>
      </w:ins>
      <w:ins w:id="388" w:author="Ouyang, David" w:date="2018-05-18T15:19:00Z">
        <w:r w:rsidR="00583717">
          <w:rPr>
            <w:color w:val="000000"/>
          </w:rPr>
          <w:t xml:space="preserve">in the preference of trade names vs. generics names </w:t>
        </w:r>
      </w:ins>
      <w:ins w:id="389" w:author="Ouyang, David" w:date="2018-05-18T15:18:00Z">
        <w:r w:rsidR="00583717">
          <w:rPr>
            <w:color w:val="000000"/>
          </w:rPr>
          <w:t xml:space="preserve">across </w:t>
        </w:r>
      </w:ins>
      <w:ins w:id="390" w:author="Ouyang, David" w:date="2018-05-18T15:19:00Z">
        <w:r w:rsidR="00583717">
          <w:rPr>
            <w:color w:val="000000"/>
          </w:rPr>
          <w:t xml:space="preserve">drug classes and healthcare providers. This variation did not </w:t>
        </w:r>
      </w:ins>
      <w:ins w:id="391" w:author="Ouyang, David" w:date="2018-05-23T10:46:00Z">
        <w:r w:rsidR="007908A0">
          <w:rPr>
            <w:color w:val="000000"/>
          </w:rPr>
          <w:t xml:space="preserve">visually </w:t>
        </w:r>
      </w:ins>
      <w:ins w:id="392" w:author="Ouyang, David" w:date="2018-05-18T15:19:00Z">
        <w:r w:rsidR="00583717">
          <w:rPr>
            <w:color w:val="000000"/>
          </w:rPr>
          <w:t>correlate with the year of FDA approval,</w:t>
        </w:r>
      </w:ins>
      <w:ins w:id="393" w:author="Ouyang, David" w:date="2018-05-18T15:24:00Z">
        <w:r w:rsidR="00583717">
          <w:rPr>
            <w:color w:val="000000"/>
          </w:rPr>
          <w:t xml:space="preserve"> the number of syllables in </w:t>
        </w:r>
      </w:ins>
      <w:ins w:id="394" w:author="Ouyang, David" w:date="2018-05-18T15:25:00Z">
        <w:r w:rsidR="00583717">
          <w:rPr>
            <w:color w:val="000000"/>
          </w:rPr>
          <w:t>the</w:t>
        </w:r>
      </w:ins>
      <w:ins w:id="395" w:author="Ouyang, David" w:date="2018-05-18T15:24:00Z">
        <w:r w:rsidR="00583717">
          <w:rPr>
            <w:color w:val="000000"/>
          </w:rPr>
          <w:t xml:space="preserve"> trade name or brand name, </w:t>
        </w:r>
      </w:ins>
      <w:ins w:id="396" w:author="Ouyang, David" w:date="2018-05-18T15:21:00Z">
        <w:r w:rsidR="00583717">
          <w:rPr>
            <w:color w:val="000000"/>
          </w:rPr>
          <w:t xml:space="preserve">frequency of mention, average unit price, or whether the drug is on patent. </w:t>
        </w:r>
      </w:ins>
      <w:ins w:id="397" w:author="Ouyang, David" w:date="2018-05-18T15:27:00Z">
        <w:r w:rsidR="00583717">
          <w:rPr>
            <w:color w:val="000000"/>
          </w:rPr>
          <w:t xml:space="preserve">Nurses are more likely to use trade names than pharmacists. Physicians do not usually self-identify their role in the text page, thus we were unable to independently assess their behavior. </w:t>
        </w:r>
      </w:ins>
      <w:ins w:id="398" w:author="Ouyang, David" w:date="2018-05-18T15:25:00Z">
        <w:r w:rsidR="00583717">
          <w:rPr>
            <w:color w:val="000000"/>
          </w:rPr>
          <w:t>To the extent that text pages reflect other modes of communication</w:t>
        </w:r>
      </w:ins>
      <w:ins w:id="399" w:author="David Ouyang" w:date="2018-05-20T10:13:00Z">
        <w:r w:rsidR="00BB7A81">
          <w:rPr>
            <w:color w:val="000000"/>
          </w:rPr>
          <w:t xml:space="preserve"> and prescribing patterns</w:t>
        </w:r>
      </w:ins>
      <w:ins w:id="400" w:author="David Ouyang" w:date="2018-05-20T09:57:00Z">
        <w:r w:rsidR="00186A7D">
          <w:rPr>
            <w:color w:val="000000"/>
          </w:rPr>
          <w:t xml:space="preserve">, </w:t>
        </w:r>
      </w:ins>
      <w:ins w:id="401" w:author="Ouyang, David" w:date="2018-05-18T15:25:00Z">
        <w:del w:id="402" w:author="David Ouyang" w:date="2018-05-20T09:57:00Z">
          <w:r w:rsidR="00583717" w:rsidDel="00186A7D">
            <w:rPr>
              <w:color w:val="000000"/>
            </w:rPr>
            <w:delText xml:space="preserve"> (e.g. documentation in the clinic record), </w:delText>
          </w:r>
        </w:del>
        <w:r w:rsidR="00583717">
          <w:rPr>
            <w:color w:val="000000"/>
          </w:rPr>
          <w:t xml:space="preserve">the patterns of </w:t>
        </w:r>
        <w:del w:id="403" w:author="David Ouyang" w:date="2018-05-20T09:58:00Z">
          <w:r w:rsidR="00583717" w:rsidDel="00A0488A">
            <w:rPr>
              <w:color w:val="000000"/>
            </w:rPr>
            <w:delText>brand name use demonstrated in our figure</w:delText>
          </w:r>
        </w:del>
      </w:ins>
      <w:ins w:id="404" w:author="David Ouyang" w:date="2018-05-20T09:58:00Z">
        <w:r w:rsidR="00A0488A">
          <w:rPr>
            <w:color w:val="000000"/>
          </w:rPr>
          <w:t>name use</w:t>
        </w:r>
      </w:ins>
      <w:ins w:id="405" w:author="Ouyang, David" w:date="2018-05-18T15:25:00Z">
        <w:r w:rsidR="00583717">
          <w:rPr>
            <w:color w:val="000000"/>
          </w:rPr>
          <w:t xml:space="preserve"> suggest that</w:t>
        </w:r>
      </w:ins>
      <w:ins w:id="406" w:author="Ouyang, David" w:date="2018-05-18T15:26:00Z">
        <w:r w:rsidR="00583717">
          <w:rPr>
            <w:color w:val="000000"/>
          </w:rPr>
          <w:t xml:space="preserve"> further</w:t>
        </w:r>
      </w:ins>
      <w:ins w:id="407" w:author="Ouyang, David" w:date="2018-05-18T15:25:00Z">
        <w:r w:rsidR="00583717">
          <w:rPr>
            <w:color w:val="000000"/>
          </w:rPr>
          <w:t xml:space="preserve"> interventions to promote the use of generic names and limit bias in medicine are needed.</w:t>
        </w:r>
      </w:ins>
      <w:ins w:id="408" w:author="David Ouyang" w:date="2018-05-20T09:57:00Z">
        <w:r w:rsidR="00186A7D">
          <w:rPr>
            <w:color w:val="000000"/>
          </w:rPr>
          <w:t xml:space="preserve"> </w:t>
        </w:r>
      </w:ins>
    </w:p>
    <w:p w:rsidR="00583717" w:rsidRDefault="00583717" w:rsidP="00583717">
      <w:pPr>
        <w:pStyle w:val="NormalWeb"/>
        <w:spacing w:before="0" w:beforeAutospacing="0" w:after="160" w:afterAutospacing="0"/>
        <w:rPr>
          <w:ins w:id="409" w:author="Ouyang, David" w:date="2018-05-18T15:19:00Z"/>
          <w:color w:val="000000"/>
        </w:rPr>
      </w:pPr>
    </w:p>
    <w:p w:rsidR="000C4CB3" w:rsidRPr="00E07D86" w:rsidDel="00583717" w:rsidRDefault="000C4CB3" w:rsidP="00D614DD">
      <w:pPr>
        <w:pStyle w:val="NormalWeb"/>
        <w:spacing w:before="0" w:beforeAutospacing="0" w:after="160" w:afterAutospacing="0"/>
        <w:rPr>
          <w:del w:id="410" w:author="Ouyang, David" w:date="2018-05-18T15:26:00Z"/>
          <w:color w:val="000000"/>
        </w:rPr>
      </w:pPr>
      <w:del w:id="411" w:author="Ouyang, David" w:date="2018-05-18T15:26:00Z">
        <w:r w:rsidRPr="00E07D86" w:rsidDel="00583717">
          <w:rPr>
            <w:color w:val="000000"/>
          </w:rPr>
          <w:delText>,and it is thought</w:delText>
        </w:r>
      </w:del>
      <w:ins w:id="412" w:author="Rebecca Tisdale" w:date="2018-04-23T21:53:00Z">
        <w:del w:id="413" w:author="Ouyang, David" w:date="2018-05-18T15:26:00Z">
          <w:r w:rsidR="003E767F" w:rsidDel="00583717">
            <w:rPr>
              <w:color w:val="000000"/>
            </w:rPr>
            <w:delText>F</w:delText>
          </w:r>
        </w:del>
      </w:ins>
      <w:del w:id="414" w:author="Ouyang, David" w:date="2018-05-18T15:26:00Z">
        <w:r w:rsidRPr="00E07D86" w:rsidDel="00583717">
          <w:rPr>
            <w:color w:val="000000"/>
          </w:rPr>
          <w:delText xml:space="preserve"> that familiarity with brand names </w:delText>
        </w:r>
      </w:del>
      <w:ins w:id="415" w:author="Rebecca Tisdale" w:date="2018-04-23T21:53:00Z">
        <w:del w:id="416" w:author="Ouyang, David" w:date="2018-05-18T15:26:00Z">
          <w:r w:rsidR="003E767F" w:rsidDel="00583717">
            <w:rPr>
              <w:color w:val="000000"/>
            </w:rPr>
            <w:delText xml:space="preserve">has been shown to </w:delText>
          </w:r>
        </w:del>
      </w:ins>
      <w:del w:id="417" w:author="Ouyang, David" w:date="2018-05-18T15:26:00Z">
        <w:r w:rsidRPr="00E07D86" w:rsidDel="00583717">
          <w:rPr>
            <w:color w:val="000000"/>
          </w:rPr>
          <w:delText>contribute to</w:delText>
        </w:r>
      </w:del>
      <w:ins w:id="418" w:author="Rebecca Tisdale" w:date="2018-04-23T21:50:00Z">
        <w:del w:id="419" w:author="Ouyang, David" w:date="2018-05-18T15:26:00Z">
          <w:r w:rsidR="003E767F" w:rsidDel="00583717">
            <w:rPr>
              <w:color w:val="000000"/>
            </w:rPr>
            <w:delText xml:space="preserve"> their</w:delText>
          </w:r>
        </w:del>
      </w:ins>
      <w:del w:id="420" w:author="Ouyang, David" w:date="2018-05-18T15:26:00Z">
        <w:r w:rsidRPr="00E07D86" w:rsidDel="00583717">
          <w:rPr>
            <w:color w:val="000000"/>
          </w:rPr>
          <w:delText xml:space="preserve"> its use</w:delText>
        </w:r>
      </w:del>
      <w:ins w:id="421" w:author="Rebecca Tisdale" w:date="2018-04-23T21:50:00Z">
        <w:del w:id="422" w:author="Ouyang, David" w:date="2018-05-18T15:26:00Z">
          <w:r w:rsidR="003E767F" w:rsidDel="00583717">
            <w:rPr>
              <w:color w:val="000000"/>
            </w:rPr>
            <w:delText xml:space="preserve">, </w:delText>
          </w:r>
        </w:del>
      </w:ins>
      <w:ins w:id="423" w:author="Rebecca Tisdale" w:date="2018-04-23T21:53:00Z">
        <w:del w:id="424" w:author="Ouyang, David" w:date="2018-05-18T15:26:00Z">
          <w:r w:rsidR="003E767F" w:rsidDel="00583717">
            <w:rPr>
              <w:color w:val="000000"/>
            </w:rPr>
            <w:delText xml:space="preserve">though </w:delText>
          </w:r>
        </w:del>
      </w:ins>
      <w:ins w:id="425" w:author="Rebecca Tisdale" w:date="2018-04-23T21:54:00Z">
        <w:del w:id="426" w:author="Ouyang, David" w:date="2018-05-18T15:26:00Z">
          <w:r w:rsidR="003E767F" w:rsidDel="00583717">
            <w:rPr>
              <w:color w:val="000000"/>
            </w:rPr>
            <w:delText xml:space="preserve">the fact that this has not been proven with regards to text pages is </w:delText>
          </w:r>
        </w:del>
      </w:ins>
      <w:ins w:id="427" w:author="Rebecca Tisdale" w:date="2018-04-23T21:53:00Z">
        <w:del w:id="428" w:author="Ouyang, David" w:date="2018-05-18T15:26:00Z">
          <w:r w:rsidR="003E767F" w:rsidDel="00583717">
            <w:rPr>
              <w:color w:val="000000"/>
            </w:rPr>
            <w:delText>a limitation of this study</w:delText>
          </w:r>
        </w:del>
      </w:ins>
      <w:ins w:id="429" w:author="David Ouyang" w:date="2018-04-24T21:28:00Z">
        <w:del w:id="430" w:author="Ouyang, David" w:date="2018-05-18T15:26:00Z">
          <w:r w:rsidR="004E03B0" w:rsidDel="00583717">
            <w:rPr>
              <w:color w:val="000000"/>
            </w:rPr>
            <w:delText>and in our study, we use a high throughput method of analyzing and visualizing provider sentiment</w:delText>
          </w:r>
        </w:del>
      </w:ins>
      <w:ins w:id="431" w:author="Rebecca Tisdale" w:date="2018-04-23T21:54:00Z">
        <w:del w:id="432" w:author="Ouyang, David" w:date="2018-05-18T15:26:00Z">
          <w:r w:rsidR="003E767F" w:rsidDel="00583717">
            <w:rPr>
              <w:color w:val="000000"/>
            </w:rPr>
            <w:delText xml:space="preserve">. </w:delText>
          </w:r>
        </w:del>
        <w:del w:id="433" w:author="Ouyang, David" w:date="2018-05-18T15:25:00Z">
          <w:r w:rsidR="003E767F" w:rsidDel="00583717">
            <w:rPr>
              <w:color w:val="000000"/>
            </w:rPr>
            <w:delText>To the extent that text pages do reflect other modes of communication</w:delText>
          </w:r>
        </w:del>
      </w:ins>
      <w:ins w:id="434" w:author="Rebecca Tisdale" w:date="2018-04-23T21:57:00Z">
        <w:del w:id="435" w:author="Ouyang, David" w:date="2018-05-18T15:25:00Z">
          <w:r w:rsidR="0042296B" w:rsidDel="00583717">
            <w:rPr>
              <w:color w:val="000000"/>
            </w:rPr>
            <w:delText xml:space="preserve"> (e.g. documentation in the clinic record)</w:delText>
          </w:r>
        </w:del>
      </w:ins>
      <w:ins w:id="436" w:author="Rebecca Tisdale" w:date="2018-04-23T21:54:00Z">
        <w:del w:id="437" w:author="Ouyang, David" w:date="2018-05-18T15:25:00Z">
          <w:r w:rsidR="003E767F" w:rsidDel="00583717">
            <w:rPr>
              <w:color w:val="000000"/>
            </w:rPr>
            <w:delText>,</w:delText>
          </w:r>
        </w:del>
      </w:ins>
      <w:ins w:id="438" w:author="Rebecca Tisdale" w:date="2018-04-23T21:50:00Z">
        <w:del w:id="439" w:author="Ouyang, David" w:date="2018-05-18T15:25:00Z">
          <w:r w:rsidR="003E767F" w:rsidDel="00583717">
            <w:rPr>
              <w:color w:val="000000"/>
            </w:rPr>
            <w:delText>the patterns of brand name use demonstrated in our F</w:delText>
          </w:r>
        </w:del>
      </w:ins>
      <w:ins w:id="440" w:author="David Ouyang" w:date="2018-04-24T21:27:00Z">
        <w:del w:id="441" w:author="Ouyang, David" w:date="2018-05-18T15:25:00Z">
          <w:r w:rsidR="004E03B0" w:rsidDel="00583717">
            <w:rPr>
              <w:color w:val="000000"/>
            </w:rPr>
            <w:delText>f</w:delText>
          </w:r>
        </w:del>
      </w:ins>
      <w:ins w:id="442" w:author="Rebecca Tisdale" w:date="2018-04-23T21:50:00Z">
        <w:del w:id="443" w:author="Ouyang, David" w:date="2018-05-18T15:25:00Z">
          <w:r w:rsidR="003E767F" w:rsidDel="00583717">
            <w:rPr>
              <w:color w:val="000000"/>
            </w:rPr>
            <w:delText>igure suggest that interventions to</w:delText>
          </w:r>
        </w:del>
      </w:ins>
      <w:del w:id="444" w:author="Ouyang, David" w:date="2018-05-18T15:25:00Z">
        <w:r w:rsidRPr="00E07D86" w:rsidDel="00583717">
          <w:rPr>
            <w:color w:val="000000"/>
          </w:rPr>
          <w:delText>.</w:delText>
        </w:r>
      </w:del>
      <w:ins w:id="445" w:author="David Ouyang" w:date="2018-04-21T12:51:00Z">
        <w:del w:id="446" w:author="Ouyang, David" w:date="2018-05-18T15:25:00Z">
          <w:r w:rsidR="00A40FD0" w:rsidDel="00583717">
            <w:rPr>
              <w:color w:val="000000"/>
            </w:rPr>
            <w:delText xml:space="preserve">Further </w:delText>
          </w:r>
        </w:del>
      </w:ins>
      <w:ins w:id="447" w:author="David Ouyang" w:date="2018-04-21T12:52:00Z">
        <w:del w:id="448" w:author="Ouyang, David" w:date="2018-05-18T15:25:00Z">
          <w:r w:rsidR="00310584" w:rsidDel="00583717">
            <w:rPr>
              <w:color w:val="000000"/>
            </w:rPr>
            <w:delText>recognition</w:delText>
          </w:r>
        </w:del>
      </w:ins>
      <w:ins w:id="449" w:author="David Ouyang" w:date="2018-04-21T12:51:00Z">
        <w:del w:id="450" w:author="Ouyang, David" w:date="2018-05-18T15:25:00Z">
          <w:r w:rsidR="00A40FD0" w:rsidDel="00583717">
            <w:rPr>
              <w:color w:val="000000"/>
            </w:rPr>
            <w:delText xml:space="preserve"> of this issue can prompt </w:delText>
          </w:r>
        </w:del>
      </w:ins>
      <w:ins w:id="451" w:author="David Ouyang" w:date="2018-04-21T12:55:00Z">
        <w:del w:id="452" w:author="Ouyang, David" w:date="2018-05-18T15:25:00Z">
          <w:r w:rsidR="00310584" w:rsidDel="00583717">
            <w:rPr>
              <w:color w:val="000000"/>
            </w:rPr>
            <w:delText>further efforts to promote the use of generic names and limit bias in medicine</w:delText>
          </w:r>
        </w:del>
      </w:ins>
      <w:ins w:id="453" w:author="Rebecca Tisdale" w:date="2018-04-23T21:52:00Z">
        <w:del w:id="454" w:author="Ouyang, David" w:date="2018-05-18T15:25:00Z">
          <w:r w:rsidR="003E767F" w:rsidDel="00583717">
            <w:rPr>
              <w:color w:val="000000"/>
            </w:rPr>
            <w:delText xml:space="preserve"> are needed</w:delText>
          </w:r>
        </w:del>
      </w:ins>
      <w:ins w:id="455" w:author="David Ouyang" w:date="2018-04-21T12:55:00Z">
        <w:del w:id="456" w:author="Ouyang, David" w:date="2018-05-18T15:25:00Z">
          <w:r w:rsidR="00310584" w:rsidDel="00583717">
            <w:rPr>
              <w:color w:val="000000"/>
            </w:rPr>
            <w:delText>.</w:delText>
          </w:r>
        </w:del>
      </w:ins>
    </w:p>
    <w:p w:rsidR="006109BF" w:rsidDel="00583717" w:rsidRDefault="000C4CB3">
      <w:pPr>
        <w:pStyle w:val="NormalWeb"/>
        <w:spacing w:before="0" w:beforeAutospacing="0" w:after="160" w:afterAutospacing="0"/>
        <w:rPr>
          <w:del w:id="457" w:author="Ouyang, David" w:date="2018-05-18T15:27:00Z"/>
          <w:color w:val="000000"/>
        </w:rPr>
      </w:pPr>
      <w:del w:id="458" w:author="Ouyang, David" w:date="2018-05-18T15:27:00Z">
        <w:r w:rsidRPr="00E07D86" w:rsidDel="00583717">
          <w:rPr>
            <w:color w:val="000000"/>
          </w:rPr>
          <w:delText>There is increased</w:delText>
        </w:r>
        <w:r w:rsidR="00314F27" w:rsidRPr="00E07D86" w:rsidDel="00583717">
          <w:rPr>
            <w:color w:val="000000"/>
          </w:rPr>
          <w:delText xml:space="preserve"> use of trade names in more </w:delText>
        </w:r>
        <w:r w:rsidR="00630074" w:rsidRPr="00E07D86" w:rsidDel="00583717">
          <w:rPr>
            <w:color w:val="000000"/>
          </w:rPr>
          <w:delText xml:space="preserve">frequently mentioned medications, more </w:delText>
        </w:r>
        <w:r w:rsidR="00314F27" w:rsidRPr="00E07D86" w:rsidDel="00583717">
          <w:rPr>
            <w:color w:val="000000"/>
          </w:rPr>
          <w:delText>recently FDA app</w:delText>
        </w:r>
        <w:r w:rsidR="00630074" w:rsidRPr="00E07D86" w:rsidDel="00583717">
          <w:rPr>
            <w:color w:val="000000"/>
          </w:rPr>
          <w:delText>roved medications</w:delText>
        </w:r>
        <w:r w:rsidR="0013083E" w:rsidRPr="00E07D86" w:rsidDel="00583717">
          <w:rPr>
            <w:color w:val="000000"/>
          </w:rPr>
          <w:delText>,</w:delText>
        </w:r>
        <w:r w:rsidR="00A405B9" w:rsidRPr="00E07D86" w:rsidDel="00583717">
          <w:rPr>
            <w:color w:val="000000"/>
          </w:rPr>
          <w:delText xml:space="preserve"> and more expensive medications. </w:delText>
        </w:r>
        <w:r w:rsidR="006F2E3A" w:rsidRPr="00E07D86" w:rsidDel="00583717">
          <w:rPr>
            <w:color w:val="000000"/>
          </w:rPr>
          <w:delText xml:space="preserve">This variation </w:delText>
        </w:r>
        <w:r w:rsidR="008B7889" w:rsidRPr="00E07D86" w:rsidDel="00583717">
          <w:rPr>
            <w:color w:val="000000"/>
          </w:rPr>
          <w:delText>is independent</w:delText>
        </w:r>
        <w:r w:rsidR="006F2E3A" w:rsidRPr="00E07D86" w:rsidDel="00583717">
          <w:rPr>
            <w:color w:val="000000"/>
          </w:rPr>
          <w:delText xml:space="preserve"> of medication name length and was consistent across multiple subspecialties and medication classes. Surprisingly</w:delText>
        </w:r>
        <w:r w:rsidR="00630074" w:rsidRPr="00E07D86" w:rsidDel="00583717">
          <w:rPr>
            <w:color w:val="000000"/>
          </w:rPr>
          <w:delText xml:space="preserve">, medications </w:delText>
        </w:r>
        <w:r w:rsidR="006F2E3A" w:rsidRPr="00E07D86" w:rsidDel="00583717">
          <w:rPr>
            <w:color w:val="000000"/>
          </w:rPr>
          <w:delText xml:space="preserve">still </w:delText>
        </w:r>
        <w:r w:rsidR="00630074" w:rsidRPr="00E07D86" w:rsidDel="00583717">
          <w:rPr>
            <w:color w:val="000000"/>
          </w:rPr>
          <w:delText xml:space="preserve">on patent </w:delText>
        </w:r>
        <w:r w:rsidR="006F2E3A" w:rsidRPr="00E07D86" w:rsidDel="00583717">
          <w:rPr>
            <w:color w:val="000000"/>
          </w:rPr>
          <w:delText xml:space="preserve">(the most recently approved medications) </w:delText>
        </w:r>
        <w:r w:rsidR="00630074" w:rsidRPr="00E07D86" w:rsidDel="00583717">
          <w:rPr>
            <w:color w:val="000000"/>
          </w:rPr>
          <w:delText xml:space="preserve">were more commonly </w:delText>
        </w:r>
        <w:r w:rsidR="006F2E3A" w:rsidRPr="00E07D86" w:rsidDel="00583717">
          <w:rPr>
            <w:color w:val="000000"/>
          </w:rPr>
          <w:delText xml:space="preserve">referred to by generic names, suggesting </w:delText>
        </w:r>
        <w:r w:rsidR="00190B95" w:rsidRPr="00E07D86" w:rsidDel="00583717">
          <w:rPr>
            <w:color w:val="000000"/>
          </w:rPr>
          <w:delText xml:space="preserve">more recent </w:delText>
        </w:r>
        <w:r w:rsidR="006F2E3A" w:rsidRPr="00E07D86" w:rsidDel="00583717">
          <w:rPr>
            <w:color w:val="000000"/>
          </w:rPr>
          <w:delText xml:space="preserve">efforts to promote generic name use may have been effective. </w:delText>
        </w:r>
        <w:r w:rsidR="00314F27" w:rsidRPr="00E07D86" w:rsidDel="00583717">
          <w:rPr>
            <w:color w:val="000000"/>
          </w:rPr>
          <w:delText>F</w:delText>
        </w:r>
        <w:r w:rsidR="00DD6BBD" w:rsidRPr="00E07D86" w:rsidDel="00583717">
          <w:rPr>
            <w:color w:val="000000"/>
          </w:rPr>
          <w:delText xml:space="preserve">urther analysis should be done to assess whether naming practices also influence prescribing </w:delText>
        </w:r>
        <w:r w:rsidR="00190B95" w:rsidRPr="00E07D86" w:rsidDel="00583717">
          <w:rPr>
            <w:color w:val="000000"/>
          </w:rPr>
          <w:delText xml:space="preserve">and usage </w:delText>
        </w:r>
        <w:r w:rsidR="00DD6BBD" w:rsidRPr="00E07D86" w:rsidDel="00583717">
          <w:rPr>
            <w:color w:val="000000"/>
          </w:rPr>
          <w:delText xml:space="preserve">practices.  </w:delText>
        </w:r>
      </w:del>
    </w:p>
    <w:p w:rsidR="009A76AD" w:rsidDel="00583717" w:rsidRDefault="009A76AD" w:rsidP="00DD6BBD">
      <w:pPr>
        <w:pStyle w:val="NormalWeb"/>
        <w:spacing w:before="0" w:beforeAutospacing="0" w:after="160" w:afterAutospacing="0"/>
        <w:rPr>
          <w:del w:id="459" w:author="Ouyang, David" w:date="2018-05-18T15:27:00Z"/>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Del="00164F92" w:rsidRDefault="009A76AD" w:rsidP="00DD6BBD">
      <w:pPr>
        <w:pStyle w:val="NormalWeb"/>
        <w:spacing w:before="0" w:beforeAutospacing="0" w:after="160" w:afterAutospacing="0"/>
        <w:rPr>
          <w:del w:id="460" w:author="Ouyang, David" w:date="2018-05-23T10:47:00Z"/>
          <w:color w:val="000000"/>
        </w:rPr>
      </w:pPr>
    </w:p>
    <w:p w:rsidR="009A76AD" w:rsidDel="00310584" w:rsidRDefault="009A76AD" w:rsidP="00DD6BBD">
      <w:pPr>
        <w:pStyle w:val="NormalWeb"/>
        <w:spacing w:before="0" w:beforeAutospacing="0" w:after="160" w:afterAutospacing="0"/>
        <w:rPr>
          <w:del w:id="461" w:author="David Ouyang" w:date="2018-04-21T12:55:00Z"/>
          <w:color w:val="000000"/>
        </w:rPr>
      </w:pPr>
    </w:p>
    <w:p w:rsidR="00000281" w:rsidDel="00310584" w:rsidRDefault="00000281" w:rsidP="00DD6BBD">
      <w:pPr>
        <w:pStyle w:val="NormalWeb"/>
        <w:spacing w:before="0" w:beforeAutospacing="0" w:after="160" w:afterAutospacing="0"/>
        <w:rPr>
          <w:del w:id="462" w:author="David Ouyang" w:date="2018-04-21T12:55:00Z"/>
          <w:color w:val="000000"/>
        </w:rPr>
      </w:pPr>
    </w:p>
    <w:p w:rsidR="009A76AD" w:rsidDel="004E03B0" w:rsidRDefault="009A76AD" w:rsidP="00DD6BBD">
      <w:pPr>
        <w:pStyle w:val="NormalWeb"/>
        <w:spacing w:before="0" w:beforeAutospacing="0" w:after="160" w:afterAutospacing="0"/>
        <w:rPr>
          <w:del w:id="463" w:author="David Ouyang" w:date="2018-04-24T21:26:00Z"/>
          <w:color w:val="000000"/>
        </w:rPr>
      </w:pPr>
    </w:p>
    <w:p w:rsidR="009A76AD" w:rsidDel="00D614DD" w:rsidRDefault="009A76AD" w:rsidP="00DD6BBD">
      <w:pPr>
        <w:pStyle w:val="NormalWeb"/>
        <w:spacing w:before="0" w:beforeAutospacing="0" w:after="160" w:afterAutospacing="0"/>
        <w:rPr>
          <w:del w:id="464" w:author="David Ouyang" w:date="2018-04-21T12:39:00Z"/>
          <w:color w:val="000000"/>
        </w:rPr>
      </w:pPr>
    </w:p>
    <w:p w:rsidR="009A76AD" w:rsidDel="00D614DD" w:rsidRDefault="009A76AD" w:rsidP="00DD6BBD">
      <w:pPr>
        <w:pStyle w:val="NormalWeb"/>
        <w:spacing w:before="0" w:beforeAutospacing="0" w:after="160" w:afterAutospacing="0"/>
        <w:rPr>
          <w:del w:id="465" w:author="David Ouyang" w:date="2018-04-21T12:39:00Z"/>
          <w:color w:val="000000"/>
        </w:rPr>
      </w:pPr>
    </w:p>
    <w:p w:rsidR="009A76AD" w:rsidDel="00D614DD" w:rsidRDefault="009A76AD" w:rsidP="00DD6BBD">
      <w:pPr>
        <w:pStyle w:val="NormalWeb"/>
        <w:spacing w:before="0" w:beforeAutospacing="0" w:after="160" w:afterAutospacing="0"/>
        <w:rPr>
          <w:del w:id="466" w:author="David Ouyang" w:date="2018-04-21T12:39:00Z"/>
          <w:color w:val="000000"/>
        </w:rPr>
      </w:pPr>
    </w:p>
    <w:p w:rsidR="009A76AD" w:rsidDel="00D614DD" w:rsidRDefault="009A76AD" w:rsidP="00DD6BBD">
      <w:pPr>
        <w:pStyle w:val="NormalWeb"/>
        <w:spacing w:before="0" w:beforeAutospacing="0" w:after="160" w:afterAutospacing="0"/>
        <w:rPr>
          <w:del w:id="467" w:author="David Ouyang" w:date="2018-04-21T12:39:00Z"/>
          <w:color w:val="000000"/>
        </w:rPr>
      </w:pPr>
    </w:p>
    <w:p w:rsidR="009A76AD" w:rsidDel="00D614DD" w:rsidRDefault="009A76AD" w:rsidP="00DD6BBD">
      <w:pPr>
        <w:pStyle w:val="NormalWeb"/>
        <w:spacing w:before="0" w:beforeAutospacing="0" w:after="160" w:afterAutospacing="0"/>
        <w:rPr>
          <w:del w:id="468" w:author="David Ouyang" w:date="2018-04-21T12:39:00Z"/>
          <w:color w:val="000000"/>
        </w:rPr>
      </w:pPr>
    </w:p>
    <w:p w:rsidR="009A76AD" w:rsidDel="00D614DD" w:rsidRDefault="009A76AD" w:rsidP="00DD6BBD">
      <w:pPr>
        <w:pStyle w:val="NormalWeb"/>
        <w:spacing w:before="0" w:beforeAutospacing="0" w:after="160" w:afterAutospacing="0"/>
        <w:rPr>
          <w:del w:id="469" w:author="David Ouyang" w:date="2018-04-21T12:39:00Z"/>
          <w:color w:val="000000"/>
        </w:rPr>
      </w:pPr>
    </w:p>
    <w:p w:rsidR="009A76AD" w:rsidRPr="00E07D86" w:rsidDel="00D614DD" w:rsidRDefault="009A76AD" w:rsidP="00DD6BBD">
      <w:pPr>
        <w:pStyle w:val="NormalWeb"/>
        <w:spacing w:before="0" w:beforeAutospacing="0" w:after="160" w:afterAutospacing="0"/>
        <w:rPr>
          <w:del w:id="470" w:author="David Ouyang" w:date="2018-04-21T12:39:00Z"/>
          <w:color w:val="000000"/>
        </w:rPr>
      </w:pPr>
    </w:p>
    <w:p w:rsidR="00497E5A" w:rsidRDefault="00497E5A" w:rsidP="000A52E1">
      <w:pPr>
        <w:pStyle w:val="NormalWeb"/>
        <w:spacing w:before="0" w:beforeAutospacing="0" w:after="160" w:afterAutospacing="0"/>
        <w:rPr>
          <w:ins w:id="471" w:author="Ouyang, David" w:date="2018-05-18T11:58:00Z"/>
          <w:color w:val="000000"/>
        </w:rPr>
      </w:pPr>
      <w:r w:rsidRPr="00E07D86">
        <w:rPr>
          <w:color w:val="000000"/>
        </w:rPr>
        <w:t>Figure 1</w:t>
      </w:r>
    </w:p>
    <w:p w:rsidR="00B108CE" w:rsidRDefault="00B108CE" w:rsidP="000A52E1">
      <w:pPr>
        <w:pStyle w:val="NormalWeb"/>
        <w:spacing w:before="0" w:beforeAutospacing="0" w:after="160" w:afterAutospacing="0"/>
        <w:rPr>
          <w:ins w:id="472" w:author="Ouyang, David" w:date="2018-05-18T11:58:00Z"/>
          <w:color w:val="000000"/>
        </w:rPr>
      </w:pPr>
    </w:p>
    <w:p w:rsidR="00B108CE" w:rsidRPr="00E07D86" w:rsidRDefault="0038210C" w:rsidP="000A52E1">
      <w:pPr>
        <w:pStyle w:val="NormalWeb"/>
        <w:spacing w:before="0" w:beforeAutospacing="0" w:after="160" w:afterAutospacing="0"/>
        <w:rPr>
          <w:color w:val="000000"/>
        </w:rPr>
      </w:pPr>
      <w:ins w:id="473" w:author="Ouyang, David" w:date="2018-05-23T10:54:00Z">
        <w:r>
          <w:rPr>
            <w:noProof/>
            <w:color w:val="000000"/>
            <w:lang w:eastAsia="en-US"/>
          </w:rPr>
          <w:drawing>
            <wp:inline distT="0" distB="0" distL="0" distR="0">
              <wp:extent cx="5943600" cy="37585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on6-FivePa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58565"/>
                      </a:xfrm>
                      <a:prstGeom prst="rect">
                        <a:avLst/>
                      </a:prstGeom>
                    </pic:spPr>
                  </pic:pic>
                </a:graphicData>
              </a:graphic>
            </wp:inline>
          </w:drawing>
        </w:r>
      </w:ins>
      <w:bookmarkStart w:id="474" w:name="_GoBack"/>
      <w:bookmarkEnd w:id="474"/>
    </w:p>
    <w:p w:rsidR="00497E5A" w:rsidRPr="00E07D86" w:rsidRDefault="002C32B2" w:rsidP="000A52E1">
      <w:pPr>
        <w:pStyle w:val="NormalWeb"/>
        <w:spacing w:before="0" w:beforeAutospacing="0" w:after="160" w:afterAutospacing="0"/>
        <w:rPr>
          <w:color w:val="000000"/>
        </w:rPr>
      </w:pPr>
      <w:ins w:id="475" w:author="David Ouyang" w:date="2018-04-24T21:26:00Z">
        <w:del w:id="476" w:author="Ouyang, David" w:date="2018-05-18T11:57:00Z">
          <w:r>
            <w:rPr>
              <w:noProof/>
              <w:color w:val="000000"/>
              <w:lang w:eastAsia="en-US"/>
              <w:rPrChange w:id="477">
                <w:rPr>
                  <w:rFonts w:asciiTheme="minorHAnsi" w:eastAsiaTheme="minorHAnsi" w:hAnsiTheme="minorHAnsi" w:cstheme="minorBidi"/>
                  <w:noProof/>
                  <w:sz w:val="22"/>
                  <w:szCs w:val="22"/>
                  <w:lang w:eastAsia="en-US"/>
                </w:rPr>
              </w:rPrChange>
            </w:rPr>
            <w:drawing>
              <wp:inline distT="0" distB="0" distL="0" distR="0">
                <wp:extent cx="5943600" cy="3112135"/>
                <wp:effectExtent l="19050" t="0" r="0" b="0"/>
                <wp:docPr id="1" name="Picture 0" descr="RevisionVersion-Cardiology-AllCombined-WithoutCol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onVersion-Cardiology-AllCombined-WithoutColor2.png"/>
                        <pic:cNvPicPr/>
                      </pic:nvPicPr>
                      <pic:blipFill>
                        <a:blip r:embed="rId10" cstate="print"/>
                        <a:stretch>
                          <a:fillRect/>
                        </a:stretch>
                      </pic:blipFill>
                      <pic:spPr>
                        <a:xfrm>
                          <a:off x="0" y="0"/>
                          <a:ext cx="5943600" cy="3112135"/>
                        </a:xfrm>
                        <a:prstGeom prst="rect">
                          <a:avLst/>
                        </a:prstGeom>
                      </pic:spPr>
                    </pic:pic>
                  </a:graphicData>
                </a:graphic>
              </wp:inline>
            </w:drawing>
          </w:r>
        </w:del>
      </w:ins>
      <w:del w:id="478" w:author="Ouyang, David" w:date="2018-05-18T11:57:00Z">
        <w:r>
          <w:rPr>
            <w:noProof/>
            <w:color w:val="000000"/>
            <w:lang w:eastAsia="en-US"/>
            <w:rPrChange w:id="479">
              <w:rPr>
                <w:rFonts w:asciiTheme="minorHAnsi" w:eastAsiaTheme="minorHAnsi" w:hAnsiTheme="minorHAnsi" w:cstheme="minorBidi"/>
                <w:noProof/>
                <w:sz w:val="22"/>
                <w:szCs w:val="22"/>
                <w:lang w:eastAsia="en-US"/>
              </w:rPr>
            </w:rPrChange>
          </w:rPr>
          <w:drawing>
            <wp:inline distT="0" distB="0" distL="0" distR="0">
              <wp:extent cx="5943600" cy="4824095"/>
              <wp:effectExtent l="19050" t="0" r="0" b="0"/>
              <wp:docPr id="2" name="Picture 1" descr="Cardiology-All-RatioOfGenericToBrandName-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logy-All-RatioOfGenericToBrandName-WithCounts.png"/>
                      <pic:cNvPicPr/>
                    </pic:nvPicPr>
                    <pic:blipFill>
                      <a:blip r:embed="rId11" cstate="print"/>
                      <a:stretch>
                        <a:fillRect/>
                      </a:stretch>
                    </pic:blipFill>
                    <pic:spPr>
                      <a:xfrm>
                        <a:off x="0" y="0"/>
                        <a:ext cx="5943600" cy="4824095"/>
                      </a:xfrm>
                      <a:prstGeom prst="rect">
                        <a:avLst/>
                      </a:prstGeom>
                    </pic:spPr>
                  </pic:pic>
                </a:graphicData>
              </a:graphic>
            </wp:inline>
          </w:drawing>
        </w:r>
      </w:del>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ins w:id="480" w:author="David Ouyang" w:date="2018-04-21T12:55:00Z"/>
          <w:color w:val="000000"/>
        </w:rPr>
      </w:pPr>
    </w:p>
    <w:p w:rsidR="00310584" w:rsidRDefault="00310584" w:rsidP="000A52E1">
      <w:pPr>
        <w:pStyle w:val="NormalWeb"/>
        <w:spacing w:before="0" w:beforeAutospacing="0" w:after="160" w:afterAutospacing="0"/>
        <w:rPr>
          <w:ins w:id="481" w:author="David Ouyang" w:date="2018-04-21T12:55:00Z"/>
          <w:color w:val="000000"/>
        </w:rPr>
      </w:pPr>
    </w:p>
    <w:p w:rsidR="00310584" w:rsidRDefault="00310584" w:rsidP="000A52E1">
      <w:pPr>
        <w:pStyle w:val="NormalWeb"/>
        <w:spacing w:before="0" w:beforeAutospacing="0" w:after="160" w:afterAutospacing="0"/>
        <w:rPr>
          <w:ins w:id="482" w:author="David Ouyang" w:date="2018-04-21T12:55:00Z"/>
          <w:color w:val="000000"/>
        </w:rPr>
      </w:pPr>
    </w:p>
    <w:p w:rsidR="00310584" w:rsidRDefault="00310584" w:rsidP="000A52E1">
      <w:pPr>
        <w:pStyle w:val="NormalWeb"/>
        <w:spacing w:before="0" w:beforeAutospacing="0" w:after="160" w:afterAutospacing="0"/>
        <w:rPr>
          <w:ins w:id="483" w:author="David Ouyang" w:date="2018-04-21T12:55:00Z"/>
          <w:color w:val="000000"/>
        </w:rPr>
      </w:pPr>
    </w:p>
    <w:p w:rsidR="00310584" w:rsidRDefault="00310584" w:rsidP="000A52E1">
      <w:pPr>
        <w:pStyle w:val="NormalWeb"/>
        <w:spacing w:before="0" w:beforeAutospacing="0" w:after="160" w:afterAutospacing="0"/>
        <w:rPr>
          <w:ins w:id="484" w:author="David Ouyang" w:date="2018-04-21T12:55:00Z"/>
          <w:color w:val="000000"/>
        </w:rPr>
      </w:pPr>
    </w:p>
    <w:p w:rsidR="00310584" w:rsidRDefault="00310584" w:rsidP="000A52E1">
      <w:pPr>
        <w:pStyle w:val="NormalWeb"/>
        <w:spacing w:before="0" w:beforeAutospacing="0" w:after="160" w:afterAutospacing="0"/>
        <w:rPr>
          <w:ins w:id="485" w:author="David Ouyang" w:date="2018-04-21T12:55:00Z"/>
          <w:color w:val="000000"/>
        </w:rPr>
      </w:pPr>
    </w:p>
    <w:p w:rsidR="00310584" w:rsidRDefault="00310584" w:rsidP="000A52E1">
      <w:pPr>
        <w:pStyle w:val="NormalWeb"/>
        <w:spacing w:before="0" w:beforeAutospacing="0" w:after="160" w:afterAutospacing="0"/>
        <w:rPr>
          <w:ins w:id="486" w:author="David Ouyang" w:date="2018-04-24T21:26:00Z"/>
          <w:color w:val="000000"/>
        </w:rPr>
      </w:pPr>
    </w:p>
    <w:p w:rsidR="004E03B0" w:rsidRDefault="004E03B0" w:rsidP="000A52E1">
      <w:pPr>
        <w:pStyle w:val="NormalWeb"/>
        <w:spacing w:before="0" w:beforeAutospacing="0" w:after="160" w:afterAutospacing="0"/>
        <w:rPr>
          <w:ins w:id="487" w:author="David Ouyang" w:date="2018-04-24T21:26:00Z"/>
          <w:color w:val="000000"/>
        </w:rPr>
      </w:pPr>
    </w:p>
    <w:p w:rsidR="004E03B0" w:rsidRDefault="004E03B0" w:rsidP="000A52E1">
      <w:pPr>
        <w:pStyle w:val="NormalWeb"/>
        <w:spacing w:before="0" w:beforeAutospacing="0" w:after="160" w:afterAutospacing="0"/>
        <w:rPr>
          <w:ins w:id="488" w:author="David Ouyang" w:date="2018-04-24T21:26:00Z"/>
          <w:color w:val="000000"/>
        </w:rPr>
      </w:pPr>
    </w:p>
    <w:p w:rsidR="004E03B0" w:rsidRDefault="004E03B0" w:rsidP="000A52E1">
      <w:pPr>
        <w:pStyle w:val="NormalWeb"/>
        <w:spacing w:before="0" w:beforeAutospacing="0" w:after="160" w:afterAutospacing="0"/>
        <w:rPr>
          <w:ins w:id="489" w:author="David Ouyang" w:date="2018-04-24T21:26:00Z"/>
          <w:color w:val="000000"/>
        </w:rPr>
      </w:pPr>
    </w:p>
    <w:p w:rsidR="004E03B0" w:rsidRDefault="004E03B0" w:rsidP="000A52E1">
      <w:pPr>
        <w:pStyle w:val="NormalWeb"/>
        <w:spacing w:before="0" w:beforeAutospacing="0" w:after="160" w:afterAutospacing="0"/>
        <w:rPr>
          <w:ins w:id="490" w:author="David Ouyang" w:date="2018-04-24T21:26:00Z"/>
          <w:color w:val="000000"/>
        </w:rPr>
      </w:pPr>
    </w:p>
    <w:p w:rsidR="004E03B0" w:rsidRDefault="004E03B0" w:rsidP="000A52E1">
      <w:pPr>
        <w:pStyle w:val="NormalWeb"/>
        <w:spacing w:before="0" w:beforeAutospacing="0" w:after="160" w:afterAutospacing="0"/>
        <w:rPr>
          <w:ins w:id="491" w:author="David Ouyang" w:date="2018-04-24T21:26:00Z"/>
          <w:color w:val="000000"/>
        </w:rPr>
      </w:pPr>
    </w:p>
    <w:p w:rsidR="004E03B0" w:rsidRDefault="004E03B0" w:rsidP="000A52E1">
      <w:pPr>
        <w:pStyle w:val="NormalWeb"/>
        <w:spacing w:before="0" w:beforeAutospacing="0" w:after="160" w:afterAutospacing="0"/>
        <w:rPr>
          <w:ins w:id="492" w:author="David Ouyang" w:date="2018-04-21T12:55:00Z"/>
          <w:color w:val="000000"/>
        </w:rPr>
      </w:pPr>
    </w:p>
    <w:p w:rsidR="00310584" w:rsidRPr="00E07D86" w:rsidDel="00FB71B5" w:rsidRDefault="00CE4377" w:rsidP="000A52E1">
      <w:pPr>
        <w:pStyle w:val="NormalWeb"/>
        <w:spacing w:before="0" w:beforeAutospacing="0" w:after="160" w:afterAutospacing="0"/>
        <w:rPr>
          <w:del w:id="493" w:author="Ouyang, David" w:date="2018-05-23T10:47:00Z"/>
          <w:color w:val="000000"/>
        </w:rPr>
      </w:pPr>
      <w:ins w:id="494" w:author="David Ouyang" w:date="2018-05-20T09:49:00Z">
        <w:del w:id="495" w:author="Ouyang, David" w:date="2018-05-23T10:47:00Z">
          <w:r w:rsidDel="00FB71B5">
            <w:rPr>
              <w:color w:val="000000"/>
            </w:rPr>
            <w:br/>
          </w:r>
        </w:del>
      </w:ins>
    </w:p>
    <w:p w:rsidR="008B7889" w:rsidRPr="00E07D86" w:rsidRDefault="008B7889" w:rsidP="000A52E1">
      <w:pPr>
        <w:pStyle w:val="NormalWeb"/>
        <w:spacing w:before="0" w:beforeAutospacing="0" w:after="160" w:afterAutospacing="0"/>
        <w:rPr>
          <w:color w:val="000000"/>
        </w:rPr>
      </w:pPr>
    </w:p>
    <w:p w:rsidR="008B7889" w:rsidRPr="00E07D86" w:rsidDel="00D614DD" w:rsidRDefault="008B7889" w:rsidP="000A52E1">
      <w:pPr>
        <w:pStyle w:val="NormalWeb"/>
        <w:spacing w:before="0" w:beforeAutospacing="0" w:after="160" w:afterAutospacing="0"/>
        <w:rPr>
          <w:del w:id="496" w:author="David Ouyang" w:date="2018-04-21T12:39:00Z"/>
          <w:color w:val="000000"/>
        </w:rPr>
      </w:pPr>
    </w:p>
    <w:p w:rsidR="008B7889" w:rsidDel="00D614DD" w:rsidRDefault="008B7889" w:rsidP="000A52E1">
      <w:pPr>
        <w:pStyle w:val="NormalWeb"/>
        <w:spacing w:before="0" w:beforeAutospacing="0" w:after="160" w:afterAutospacing="0"/>
        <w:rPr>
          <w:del w:id="497" w:author="David Ouyang" w:date="2018-04-21T12:39:00Z"/>
          <w:color w:val="000000"/>
        </w:rPr>
      </w:pPr>
    </w:p>
    <w:p w:rsidR="005B597B" w:rsidRPr="00E07D86" w:rsidDel="00D614DD" w:rsidRDefault="005B597B" w:rsidP="000A52E1">
      <w:pPr>
        <w:pStyle w:val="NormalWeb"/>
        <w:spacing w:before="0" w:beforeAutospacing="0" w:after="160" w:afterAutospacing="0"/>
        <w:rPr>
          <w:del w:id="498" w:author="David Ouyang" w:date="2018-04-21T12:39:00Z"/>
          <w:color w:val="000000"/>
        </w:rPr>
      </w:pPr>
    </w:p>
    <w:p w:rsidR="008B7889" w:rsidRPr="00E07D86" w:rsidDel="00D614DD" w:rsidRDefault="008B7889" w:rsidP="000A52E1">
      <w:pPr>
        <w:pStyle w:val="NormalWeb"/>
        <w:spacing w:before="0" w:beforeAutospacing="0" w:after="160" w:afterAutospacing="0"/>
        <w:rPr>
          <w:del w:id="499" w:author="David Ouyang" w:date="2018-04-21T12:39:00Z"/>
          <w:color w:val="000000"/>
        </w:rPr>
      </w:pPr>
    </w:p>
    <w:p w:rsidR="008B7889" w:rsidRPr="00E07D86" w:rsidDel="00D614DD" w:rsidRDefault="008B7889" w:rsidP="000A52E1">
      <w:pPr>
        <w:pStyle w:val="NormalWeb"/>
        <w:spacing w:before="0" w:beforeAutospacing="0" w:after="160" w:afterAutospacing="0"/>
        <w:rPr>
          <w:del w:id="500" w:author="David Ouyang" w:date="2018-04-21T12:39:00Z"/>
          <w:color w:val="000000"/>
        </w:rPr>
      </w:pPr>
    </w:p>
    <w:p w:rsidR="008B7889" w:rsidRPr="00E07D86" w:rsidDel="00D614DD" w:rsidRDefault="008B7889" w:rsidP="000A52E1">
      <w:pPr>
        <w:pStyle w:val="NormalWeb"/>
        <w:spacing w:before="0" w:beforeAutospacing="0" w:after="160" w:afterAutospacing="0"/>
        <w:rPr>
          <w:del w:id="501" w:author="David Ouyang" w:date="2018-04-21T12:39:00Z"/>
          <w:color w:val="000000"/>
        </w:rPr>
      </w:pPr>
    </w:p>
    <w:p w:rsidR="008B7889" w:rsidRPr="00E07D86" w:rsidDel="00D614DD" w:rsidRDefault="008B7889" w:rsidP="000A52E1">
      <w:pPr>
        <w:pStyle w:val="NormalWeb"/>
        <w:spacing w:before="0" w:beforeAutospacing="0" w:after="160" w:afterAutospacing="0"/>
        <w:rPr>
          <w:del w:id="502" w:author="David Ouyang" w:date="2018-04-21T12:39:00Z"/>
          <w:color w:val="000000"/>
        </w:rPr>
      </w:pPr>
    </w:p>
    <w:p w:rsidR="00497E5A" w:rsidRPr="00E07D86" w:rsidDel="00D614DD" w:rsidRDefault="008B7889" w:rsidP="000A52E1">
      <w:pPr>
        <w:pStyle w:val="NormalWeb"/>
        <w:spacing w:before="0" w:beforeAutospacing="0" w:after="160" w:afterAutospacing="0"/>
        <w:rPr>
          <w:del w:id="503" w:author="David Ouyang" w:date="2018-04-21T12:39:00Z"/>
          <w:color w:val="000000"/>
        </w:rPr>
      </w:pPr>
      <w:del w:id="504" w:author="David Ouyang" w:date="2018-04-21T12:39:00Z">
        <w:r w:rsidRPr="00E07D86" w:rsidDel="00D614DD">
          <w:rPr>
            <w:color w:val="000000"/>
          </w:rPr>
          <w:delText>Table 1</w:delText>
        </w:r>
      </w:del>
    </w:p>
    <w:p w:rsidR="008B7889" w:rsidRPr="00E07D86" w:rsidDel="00D614DD" w:rsidRDefault="008B7889" w:rsidP="000A52E1">
      <w:pPr>
        <w:pStyle w:val="NormalWeb"/>
        <w:spacing w:before="0" w:beforeAutospacing="0" w:after="160" w:afterAutospacing="0"/>
        <w:rPr>
          <w:del w:id="505" w:author="David Ouyang" w:date="2018-04-21T12:39:00Z"/>
          <w:color w:val="000000"/>
        </w:rPr>
      </w:pPr>
    </w:p>
    <w:tbl>
      <w:tblPr>
        <w:tblW w:w="9280" w:type="dxa"/>
        <w:tblInd w:w="108" w:type="dxa"/>
        <w:tblLook w:val="04A0" w:firstRow="1" w:lastRow="0" w:firstColumn="1" w:lastColumn="0" w:noHBand="0" w:noVBand="1"/>
      </w:tblPr>
      <w:tblGrid>
        <w:gridCol w:w="4780"/>
        <w:gridCol w:w="3040"/>
        <w:gridCol w:w="1460"/>
      </w:tblGrid>
      <w:tr w:rsidR="008B7889" w:rsidRPr="00E07D86" w:rsidDel="00D614DD" w:rsidTr="008B7889">
        <w:trPr>
          <w:trHeight w:val="330"/>
          <w:del w:id="506" w:author="David Ouyang" w:date="2018-04-21T12:39:00Z"/>
        </w:trPr>
        <w:tc>
          <w:tcPr>
            <w:tcW w:w="4780" w:type="dxa"/>
            <w:tcBorders>
              <w:top w:val="single" w:sz="4" w:space="0" w:color="auto"/>
              <w:left w:val="nil"/>
              <w:bottom w:val="single" w:sz="8" w:space="0" w:color="auto"/>
              <w:right w:val="nil"/>
            </w:tcBorders>
            <w:shd w:val="clear" w:color="auto" w:fill="auto"/>
            <w:hideMark/>
          </w:tcPr>
          <w:p w:rsidR="008B7889" w:rsidRPr="00E07D86" w:rsidDel="00D614DD" w:rsidRDefault="008B7889" w:rsidP="008B7889">
            <w:pPr>
              <w:spacing w:after="0" w:line="240" w:lineRule="auto"/>
              <w:rPr>
                <w:del w:id="507" w:author="David Ouyang" w:date="2018-04-21T12:39:00Z"/>
                <w:rFonts w:ascii="Times New Roman" w:eastAsia="Times New Roman" w:hAnsi="Times New Roman" w:cs="Times New Roman"/>
                <w:sz w:val="24"/>
                <w:szCs w:val="24"/>
              </w:rPr>
            </w:pPr>
            <w:del w:id="508" w:author="David Ouyang" w:date="2018-04-21T12:39:00Z">
              <w:r w:rsidRPr="00E07D86" w:rsidDel="00D614DD">
                <w:rPr>
                  <w:rFonts w:ascii="Times New Roman" w:eastAsia="Times New Roman" w:hAnsi="Times New Roman" w:cs="Times New Roman"/>
                  <w:sz w:val="24"/>
                  <w:szCs w:val="24"/>
                </w:rPr>
                <w:delText>Variable</w:delText>
              </w:r>
            </w:del>
          </w:p>
        </w:tc>
        <w:tc>
          <w:tcPr>
            <w:tcW w:w="304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509" w:author="David Ouyang" w:date="2018-04-21T12:39:00Z"/>
                <w:rFonts w:ascii="Times New Roman" w:eastAsia="Times New Roman" w:hAnsi="Times New Roman" w:cs="Times New Roman"/>
                <w:b/>
                <w:bCs/>
                <w:sz w:val="24"/>
                <w:szCs w:val="24"/>
              </w:rPr>
            </w:pPr>
            <w:del w:id="510" w:author="David Ouyang" w:date="2018-04-21T12:39:00Z">
              <w:r w:rsidRPr="00E07D86" w:rsidDel="00D614DD">
                <w:rPr>
                  <w:rFonts w:ascii="Times New Roman" w:eastAsia="Times New Roman" w:hAnsi="Times New Roman" w:cs="Times New Roman"/>
                  <w:b/>
                  <w:bCs/>
                  <w:sz w:val="24"/>
                  <w:szCs w:val="24"/>
                </w:rPr>
                <w:delText>OR (95% CI)</w:delText>
              </w:r>
            </w:del>
          </w:p>
        </w:tc>
        <w:tc>
          <w:tcPr>
            <w:tcW w:w="146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511" w:author="David Ouyang" w:date="2018-04-21T12:39:00Z"/>
                <w:rFonts w:ascii="Times New Roman" w:eastAsia="Times New Roman" w:hAnsi="Times New Roman" w:cs="Times New Roman"/>
                <w:b/>
                <w:bCs/>
                <w:sz w:val="24"/>
                <w:szCs w:val="24"/>
              </w:rPr>
            </w:pPr>
            <w:del w:id="512" w:author="David Ouyang" w:date="2018-04-21T12:39:00Z">
              <w:r w:rsidRPr="00E07D86" w:rsidDel="00D614DD">
                <w:rPr>
                  <w:rFonts w:ascii="Times New Roman" w:eastAsia="Times New Roman" w:hAnsi="Times New Roman" w:cs="Times New Roman"/>
                  <w:b/>
                  <w:bCs/>
                  <w:sz w:val="24"/>
                  <w:szCs w:val="24"/>
                </w:rPr>
                <w:delText>P value</w:delText>
              </w:r>
            </w:del>
          </w:p>
        </w:tc>
      </w:tr>
      <w:tr w:rsidR="008B7889" w:rsidRPr="00E07D86" w:rsidDel="00D614DD" w:rsidTr="008B7889">
        <w:trPr>
          <w:trHeight w:val="315"/>
          <w:del w:id="513"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14" w:author="David Ouyang" w:date="2018-04-21T12:39:00Z"/>
                <w:rFonts w:ascii="Times New Roman" w:eastAsia="Times New Roman" w:hAnsi="Times New Roman" w:cs="Times New Roman"/>
                <w:color w:val="000000"/>
                <w:sz w:val="24"/>
                <w:szCs w:val="24"/>
              </w:rPr>
            </w:pPr>
            <w:del w:id="515" w:author="David Ouyang" w:date="2018-04-21T12:39:00Z">
              <w:r w:rsidRPr="00E07D86" w:rsidDel="00D614DD">
                <w:rPr>
                  <w:rFonts w:ascii="Times New Roman" w:eastAsia="Times New Roman" w:hAnsi="Times New Roman" w:cs="Times New Roman"/>
                  <w:color w:val="000000"/>
                  <w:sz w:val="24"/>
                  <w:szCs w:val="24"/>
                </w:rPr>
                <w:delText>Paging Frequency per 100 pages</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16" w:author="David Ouyang" w:date="2018-04-21T12:39:00Z"/>
                <w:rFonts w:ascii="Times New Roman" w:eastAsia="Times New Roman" w:hAnsi="Times New Roman" w:cs="Times New Roman"/>
                <w:color w:val="000000"/>
                <w:sz w:val="24"/>
                <w:szCs w:val="24"/>
              </w:rPr>
            </w:pPr>
            <w:del w:id="517" w:author="David Ouyang" w:date="2018-04-21T12:39:00Z">
              <w:r w:rsidRPr="00E07D86" w:rsidDel="00D614DD">
                <w:rPr>
                  <w:rFonts w:ascii="Times New Roman" w:eastAsia="Times New Roman" w:hAnsi="Times New Roman" w:cs="Times New Roman"/>
                  <w:color w:val="000000"/>
                  <w:sz w:val="24"/>
                  <w:szCs w:val="24"/>
                </w:rPr>
                <w:delText>1.017 (1.008 - 1.02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18" w:author="David Ouyang" w:date="2018-04-21T12:39:00Z"/>
                <w:rFonts w:ascii="Times New Roman" w:eastAsia="Times New Roman" w:hAnsi="Times New Roman" w:cs="Times New Roman"/>
                <w:color w:val="000000"/>
                <w:sz w:val="24"/>
                <w:szCs w:val="24"/>
              </w:rPr>
            </w:pPr>
            <w:del w:id="519" w:author="David Ouyang" w:date="2018-04-21T12:39:00Z">
              <w:r w:rsidRPr="00E07D86" w:rsidDel="00D614DD">
                <w:rPr>
                  <w:rFonts w:ascii="Times New Roman" w:eastAsia="Times New Roman" w:hAnsi="Times New Roman" w:cs="Times New Roman"/>
                  <w:color w:val="000000"/>
                  <w:sz w:val="24"/>
                  <w:szCs w:val="24"/>
                </w:rPr>
                <w:delText>0.001 *</w:delText>
              </w:r>
            </w:del>
          </w:p>
        </w:tc>
      </w:tr>
      <w:tr w:rsidR="008B7889" w:rsidRPr="00E07D86" w:rsidDel="00D614DD" w:rsidTr="008B7889">
        <w:trPr>
          <w:trHeight w:val="315"/>
          <w:del w:id="520"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21" w:author="David Ouyang" w:date="2018-04-21T12:39:00Z"/>
                <w:rFonts w:ascii="Times New Roman" w:eastAsia="Times New Roman" w:hAnsi="Times New Roman" w:cs="Times New Roman"/>
                <w:color w:val="000000"/>
                <w:sz w:val="24"/>
                <w:szCs w:val="24"/>
              </w:rPr>
            </w:pPr>
            <w:del w:id="522" w:author="David Ouyang" w:date="2018-04-21T12:39:00Z">
              <w:r w:rsidRPr="00E07D86" w:rsidDel="00D614DD">
                <w:rPr>
                  <w:rFonts w:ascii="Times New Roman" w:eastAsia="Times New Roman" w:hAnsi="Times New Roman" w:cs="Times New Roman"/>
                  <w:color w:val="000000"/>
                  <w:sz w:val="24"/>
                  <w:szCs w:val="24"/>
                </w:rPr>
                <w:delText>Year of FDA Approval</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23" w:author="David Ouyang" w:date="2018-04-21T12:39:00Z"/>
                <w:rFonts w:ascii="Times New Roman" w:eastAsia="Times New Roman" w:hAnsi="Times New Roman" w:cs="Times New Roman"/>
                <w:color w:val="000000"/>
                <w:sz w:val="24"/>
                <w:szCs w:val="24"/>
              </w:rPr>
            </w:pPr>
            <w:del w:id="524" w:author="David Ouyang" w:date="2018-04-21T12:39:00Z">
              <w:r w:rsidRPr="00E07D86" w:rsidDel="00D614DD">
                <w:rPr>
                  <w:rFonts w:ascii="Times New Roman" w:eastAsia="Times New Roman" w:hAnsi="Times New Roman" w:cs="Times New Roman"/>
                  <w:color w:val="000000"/>
                  <w:sz w:val="24"/>
                  <w:szCs w:val="24"/>
                </w:rPr>
                <w:delText>1.027 (1.003 - 1.051)</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25" w:author="David Ouyang" w:date="2018-04-21T12:39:00Z"/>
                <w:rFonts w:ascii="Times New Roman" w:eastAsia="Times New Roman" w:hAnsi="Times New Roman" w:cs="Times New Roman"/>
                <w:color w:val="000000"/>
                <w:sz w:val="24"/>
                <w:szCs w:val="24"/>
              </w:rPr>
            </w:pPr>
            <w:del w:id="526" w:author="David Ouyang" w:date="2018-04-21T12:39:00Z">
              <w:r w:rsidRPr="00E07D86" w:rsidDel="00D614DD">
                <w:rPr>
                  <w:rFonts w:ascii="Times New Roman" w:eastAsia="Times New Roman" w:hAnsi="Times New Roman" w:cs="Times New Roman"/>
                  <w:color w:val="000000"/>
                  <w:sz w:val="24"/>
                  <w:szCs w:val="24"/>
                </w:rPr>
                <w:delText>0.033 *</w:delText>
              </w:r>
            </w:del>
          </w:p>
        </w:tc>
      </w:tr>
      <w:tr w:rsidR="008B7889" w:rsidRPr="00E07D86" w:rsidDel="00D614DD" w:rsidTr="008B7889">
        <w:trPr>
          <w:trHeight w:val="315"/>
          <w:del w:id="527"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28" w:author="David Ouyang" w:date="2018-04-21T12:39:00Z"/>
                <w:rFonts w:ascii="Times New Roman" w:eastAsia="Times New Roman" w:hAnsi="Times New Roman" w:cs="Times New Roman"/>
                <w:color w:val="000000"/>
                <w:sz w:val="24"/>
                <w:szCs w:val="24"/>
              </w:rPr>
            </w:pPr>
            <w:del w:id="529" w:author="David Ouyang" w:date="2018-04-21T12:39:00Z">
              <w:r w:rsidRPr="00E07D86" w:rsidDel="00D614DD">
                <w:rPr>
                  <w:rFonts w:ascii="Times New Roman" w:eastAsia="Times New Roman" w:hAnsi="Times New Roman" w:cs="Times New Roman"/>
                  <w:color w:val="000000"/>
                  <w:sz w:val="24"/>
                  <w:szCs w:val="24"/>
                </w:rPr>
                <w:delText>Estimated Daily Cost</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30" w:author="David Ouyang" w:date="2018-04-21T12:39:00Z"/>
                <w:rFonts w:ascii="Times New Roman" w:eastAsia="Times New Roman" w:hAnsi="Times New Roman" w:cs="Times New Roman"/>
                <w:color w:val="000000"/>
                <w:sz w:val="24"/>
                <w:szCs w:val="24"/>
              </w:rPr>
            </w:pPr>
            <w:del w:id="531" w:author="David Ouyang" w:date="2018-04-21T12:39:00Z">
              <w:r w:rsidRPr="00E07D86" w:rsidDel="00D614DD">
                <w:rPr>
                  <w:rFonts w:ascii="Times New Roman" w:eastAsia="Times New Roman" w:hAnsi="Times New Roman" w:cs="Times New Roman"/>
                  <w:color w:val="000000"/>
                  <w:sz w:val="24"/>
                  <w:szCs w:val="24"/>
                </w:rPr>
                <w:delText>1.003 (1.001 - 1.00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32" w:author="David Ouyang" w:date="2018-04-21T12:39:00Z"/>
                <w:rFonts w:ascii="Times New Roman" w:eastAsia="Times New Roman" w:hAnsi="Times New Roman" w:cs="Times New Roman"/>
                <w:color w:val="000000"/>
                <w:sz w:val="24"/>
                <w:szCs w:val="24"/>
              </w:rPr>
            </w:pPr>
            <w:del w:id="533" w:author="David Ouyang" w:date="2018-04-21T12:39:00Z">
              <w:r w:rsidRPr="00E07D86" w:rsidDel="00D614DD">
                <w:rPr>
                  <w:rFonts w:ascii="Times New Roman" w:eastAsia="Times New Roman" w:hAnsi="Times New Roman" w:cs="Times New Roman"/>
                  <w:color w:val="000000"/>
                  <w:sz w:val="24"/>
                  <w:szCs w:val="24"/>
                </w:rPr>
                <w:delText>0.015 *</w:delText>
              </w:r>
            </w:del>
          </w:p>
        </w:tc>
      </w:tr>
      <w:tr w:rsidR="008B7889" w:rsidRPr="00E07D86" w:rsidDel="00D614DD" w:rsidTr="008B7889">
        <w:trPr>
          <w:trHeight w:val="315"/>
          <w:del w:id="534"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35" w:author="David Ouyang" w:date="2018-04-21T12:39:00Z"/>
                <w:rFonts w:ascii="Times New Roman" w:eastAsia="Times New Roman" w:hAnsi="Times New Roman" w:cs="Times New Roman"/>
                <w:color w:val="000000"/>
                <w:sz w:val="24"/>
                <w:szCs w:val="24"/>
              </w:rPr>
            </w:pPr>
            <w:del w:id="536" w:author="David Ouyang" w:date="2018-04-21T12:39:00Z">
              <w:r w:rsidRPr="00E07D86" w:rsidDel="00D614DD">
                <w:rPr>
                  <w:rFonts w:ascii="Times New Roman" w:eastAsia="Times New Roman" w:hAnsi="Times New Roman" w:cs="Times New Roman"/>
                  <w:color w:val="000000"/>
                  <w:sz w:val="24"/>
                  <w:szCs w:val="24"/>
                </w:rPr>
                <w:delText>On Paten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37" w:author="David Ouyang" w:date="2018-04-21T12:39:00Z"/>
                <w:rFonts w:ascii="Times New Roman" w:eastAsia="Times New Roman" w:hAnsi="Times New Roman" w:cs="Times New Roman"/>
                <w:color w:val="000000"/>
                <w:sz w:val="24"/>
                <w:szCs w:val="24"/>
              </w:rPr>
            </w:pPr>
            <w:del w:id="538" w:author="David Ouyang" w:date="2018-04-21T12:39:00Z">
              <w:r w:rsidRPr="00E07D86" w:rsidDel="00D614DD">
                <w:rPr>
                  <w:rFonts w:ascii="Times New Roman" w:eastAsia="Times New Roman" w:hAnsi="Times New Roman" w:cs="Times New Roman"/>
                  <w:color w:val="000000"/>
                  <w:sz w:val="24"/>
                  <w:szCs w:val="24"/>
                </w:rPr>
                <w:delText>0.454 (0.273 - 0.755)</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39" w:author="David Ouyang" w:date="2018-04-21T12:39:00Z"/>
                <w:rFonts w:ascii="Times New Roman" w:eastAsia="Times New Roman" w:hAnsi="Times New Roman" w:cs="Times New Roman"/>
                <w:color w:val="000000"/>
                <w:sz w:val="24"/>
                <w:szCs w:val="24"/>
              </w:rPr>
            </w:pPr>
            <w:del w:id="540" w:author="David Ouyang" w:date="2018-04-21T12:39:00Z">
              <w:r w:rsidRPr="00E07D86" w:rsidDel="00D614DD">
                <w:rPr>
                  <w:rFonts w:ascii="Times New Roman" w:eastAsia="Times New Roman" w:hAnsi="Times New Roman" w:cs="Times New Roman"/>
                  <w:color w:val="000000"/>
                  <w:sz w:val="24"/>
                  <w:szCs w:val="24"/>
                </w:rPr>
                <w:delText>0.005 *</w:delText>
              </w:r>
            </w:del>
          </w:p>
        </w:tc>
      </w:tr>
      <w:tr w:rsidR="008B7889" w:rsidRPr="00E07D86" w:rsidDel="00D614DD" w:rsidTr="008B7889">
        <w:trPr>
          <w:trHeight w:val="315"/>
          <w:del w:id="541"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42" w:author="David Ouyang" w:date="2018-04-21T12:39:00Z"/>
                <w:rFonts w:ascii="Times New Roman" w:eastAsia="Times New Roman" w:hAnsi="Times New Roman" w:cs="Times New Roman"/>
                <w:color w:val="000000"/>
                <w:sz w:val="24"/>
                <w:szCs w:val="24"/>
              </w:rPr>
            </w:pPr>
            <w:del w:id="543" w:author="David Ouyang" w:date="2018-04-21T12:39:00Z">
              <w:r w:rsidRPr="00E07D86" w:rsidDel="00D614DD">
                <w:rPr>
                  <w:rFonts w:ascii="Times New Roman" w:eastAsia="Times New Roman" w:hAnsi="Times New Roman" w:cs="Times New Roman"/>
                  <w:color w:val="000000"/>
                  <w:sz w:val="24"/>
                  <w:szCs w:val="24"/>
                </w:rPr>
                <w:delText>Antiarrhythm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44" w:author="David Ouyang" w:date="2018-04-21T12:39:00Z"/>
                <w:rFonts w:ascii="Times New Roman" w:eastAsia="Times New Roman" w:hAnsi="Times New Roman" w:cs="Times New Roman"/>
                <w:color w:val="000000"/>
                <w:sz w:val="24"/>
                <w:szCs w:val="24"/>
              </w:rPr>
            </w:pPr>
            <w:del w:id="545" w:author="David Ouyang" w:date="2018-04-21T12:39:00Z">
              <w:r w:rsidRPr="00E07D86" w:rsidDel="00D614DD">
                <w:rPr>
                  <w:rFonts w:ascii="Times New Roman" w:eastAsia="Times New Roman" w:hAnsi="Times New Roman" w:cs="Times New Roman"/>
                  <w:color w:val="000000"/>
                  <w:sz w:val="24"/>
                  <w:szCs w:val="24"/>
                </w:rPr>
                <w:delText>1.159 (0.835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46" w:author="David Ouyang" w:date="2018-04-21T12:39:00Z"/>
                <w:rFonts w:ascii="Times New Roman" w:eastAsia="Times New Roman" w:hAnsi="Times New Roman" w:cs="Times New Roman"/>
                <w:color w:val="000000"/>
                <w:sz w:val="24"/>
                <w:szCs w:val="24"/>
              </w:rPr>
            </w:pPr>
            <w:del w:id="547" w:author="David Ouyang" w:date="2018-04-21T12:39:00Z">
              <w:r w:rsidRPr="00E07D86" w:rsidDel="00D614DD">
                <w:rPr>
                  <w:rFonts w:ascii="Times New Roman" w:eastAsia="Times New Roman" w:hAnsi="Times New Roman" w:cs="Times New Roman"/>
                  <w:color w:val="000000"/>
                  <w:sz w:val="24"/>
                  <w:szCs w:val="24"/>
                </w:rPr>
                <w:delText>0.384</w:delText>
              </w:r>
            </w:del>
          </w:p>
        </w:tc>
      </w:tr>
      <w:tr w:rsidR="008B7889" w:rsidRPr="00E07D86" w:rsidDel="00D614DD" w:rsidTr="008B7889">
        <w:trPr>
          <w:trHeight w:val="315"/>
          <w:del w:id="548"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49" w:author="David Ouyang" w:date="2018-04-21T12:39:00Z"/>
                <w:rFonts w:ascii="Times New Roman" w:eastAsia="Times New Roman" w:hAnsi="Times New Roman" w:cs="Times New Roman"/>
                <w:color w:val="000000"/>
                <w:sz w:val="24"/>
                <w:szCs w:val="24"/>
              </w:rPr>
            </w:pPr>
            <w:del w:id="550" w:author="David Ouyang" w:date="2018-04-21T12:39:00Z">
              <w:r w:rsidRPr="00E07D86" w:rsidDel="00D614DD">
                <w:rPr>
                  <w:rFonts w:ascii="Times New Roman" w:eastAsia="Times New Roman" w:hAnsi="Times New Roman" w:cs="Times New Roman"/>
                  <w:color w:val="000000"/>
                  <w:sz w:val="24"/>
                  <w:szCs w:val="24"/>
                </w:rPr>
                <w:delText>Anticoagulant / Antiplatele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51" w:author="David Ouyang" w:date="2018-04-21T12:39:00Z"/>
                <w:rFonts w:ascii="Times New Roman" w:eastAsia="Times New Roman" w:hAnsi="Times New Roman" w:cs="Times New Roman"/>
                <w:color w:val="000000"/>
                <w:sz w:val="24"/>
                <w:szCs w:val="24"/>
              </w:rPr>
            </w:pPr>
            <w:del w:id="552" w:author="David Ouyang" w:date="2018-04-21T12:39:00Z">
              <w:r w:rsidRPr="00E07D86" w:rsidDel="00D614DD">
                <w:rPr>
                  <w:rFonts w:ascii="Times New Roman" w:eastAsia="Times New Roman" w:hAnsi="Times New Roman" w:cs="Times New Roman"/>
                  <w:color w:val="000000"/>
                  <w:sz w:val="24"/>
                  <w:szCs w:val="24"/>
                </w:rPr>
                <w:delText>1.045 (0.708 - 1.542)</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53" w:author="David Ouyang" w:date="2018-04-21T12:39:00Z"/>
                <w:rFonts w:ascii="Times New Roman" w:eastAsia="Times New Roman" w:hAnsi="Times New Roman" w:cs="Times New Roman"/>
                <w:color w:val="000000"/>
                <w:sz w:val="24"/>
                <w:szCs w:val="24"/>
              </w:rPr>
            </w:pPr>
            <w:del w:id="554" w:author="David Ouyang" w:date="2018-04-21T12:39:00Z">
              <w:r w:rsidRPr="00E07D86" w:rsidDel="00D614DD">
                <w:rPr>
                  <w:rFonts w:ascii="Times New Roman" w:eastAsia="Times New Roman" w:hAnsi="Times New Roman" w:cs="Times New Roman"/>
                  <w:color w:val="000000"/>
                  <w:sz w:val="24"/>
                  <w:szCs w:val="24"/>
                </w:rPr>
                <w:delText>0.827</w:delText>
              </w:r>
            </w:del>
          </w:p>
        </w:tc>
      </w:tr>
      <w:tr w:rsidR="008B7889" w:rsidRPr="00E07D86" w:rsidDel="00D614DD" w:rsidTr="008B7889">
        <w:trPr>
          <w:trHeight w:val="315"/>
          <w:del w:id="555"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56" w:author="David Ouyang" w:date="2018-04-21T12:39:00Z"/>
                <w:rFonts w:ascii="Times New Roman" w:eastAsia="Times New Roman" w:hAnsi="Times New Roman" w:cs="Times New Roman"/>
                <w:color w:val="000000"/>
                <w:sz w:val="24"/>
                <w:szCs w:val="24"/>
              </w:rPr>
            </w:pPr>
            <w:del w:id="557" w:author="David Ouyang" w:date="2018-04-21T12:39:00Z">
              <w:r w:rsidRPr="00E07D86" w:rsidDel="00D614DD">
                <w:rPr>
                  <w:rFonts w:ascii="Times New Roman" w:eastAsia="Times New Roman" w:hAnsi="Times New Roman" w:cs="Times New Roman"/>
                  <w:color w:val="000000"/>
                  <w:sz w:val="24"/>
                  <w:szCs w:val="24"/>
                </w:rPr>
                <w:delText>ARNI /ACEi /ARB'</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58" w:author="David Ouyang" w:date="2018-04-21T12:39:00Z"/>
                <w:rFonts w:ascii="Times New Roman" w:eastAsia="Times New Roman" w:hAnsi="Times New Roman" w:cs="Times New Roman"/>
                <w:color w:val="000000"/>
                <w:sz w:val="24"/>
                <w:szCs w:val="24"/>
              </w:rPr>
            </w:pPr>
            <w:del w:id="559" w:author="David Ouyang" w:date="2018-04-21T12:39:00Z">
              <w:r w:rsidRPr="00E07D86" w:rsidDel="00D614DD">
                <w:rPr>
                  <w:rFonts w:ascii="Times New Roman" w:eastAsia="Times New Roman" w:hAnsi="Times New Roman" w:cs="Times New Roman"/>
                  <w:color w:val="000000"/>
                  <w:sz w:val="24"/>
                  <w:szCs w:val="24"/>
                </w:rPr>
                <w:delText>0.880 (0.619 - 0.125)</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60" w:author="David Ouyang" w:date="2018-04-21T12:39:00Z"/>
                <w:rFonts w:ascii="Times New Roman" w:eastAsia="Times New Roman" w:hAnsi="Times New Roman" w:cs="Times New Roman"/>
                <w:color w:val="000000"/>
                <w:sz w:val="24"/>
                <w:szCs w:val="24"/>
              </w:rPr>
            </w:pPr>
            <w:del w:id="561" w:author="David Ouyang" w:date="2018-04-21T12:39:00Z">
              <w:r w:rsidRPr="00E07D86" w:rsidDel="00D614DD">
                <w:rPr>
                  <w:rFonts w:ascii="Times New Roman" w:eastAsia="Times New Roman" w:hAnsi="Times New Roman" w:cs="Times New Roman"/>
                  <w:color w:val="000000"/>
                  <w:sz w:val="24"/>
                  <w:szCs w:val="24"/>
                </w:rPr>
                <w:delText>0.478</w:delText>
              </w:r>
            </w:del>
          </w:p>
        </w:tc>
      </w:tr>
      <w:tr w:rsidR="008B7889" w:rsidRPr="00E07D86" w:rsidDel="00D614DD" w:rsidTr="008B7889">
        <w:trPr>
          <w:trHeight w:val="315"/>
          <w:del w:id="562"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63" w:author="David Ouyang" w:date="2018-04-21T12:39:00Z"/>
                <w:rFonts w:ascii="Times New Roman" w:eastAsia="Times New Roman" w:hAnsi="Times New Roman" w:cs="Times New Roman"/>
                <w:color w:val="000000"/>
                <w:sz w:val="24"/>
                <w:szCs w:val="24"/>
              </w:rPr>
            </w:pPr>
            <w:del w:id="564" w:author="David Ouyang" w:date="2018-04-21T12:39:00Z">
              <w:r w:rsidRPr="00E07D86" w:rsidDel="00D614DD">
                <w:rPr>
                  <w:rFonts w:ascii="Times New Roman" w:eastAsia="Times New Roman" w:hAnsi="Times New Roman" w:cs="Times New Roman"/>
                  <w:color w:val="000000"/>
                  <w:sz w:val="24"/>
                  <w:szCs w:val="24"/>
                </w:rPr>
                <w:delText>Beta Blocker</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65" w:author="David Ouyang" w:date="2018-04-21T12:39:00Z"/>
                <w:rFonts w:ascii="Times New Roman" w:eastAsia="Times New Roman" w:hAnsi="Times New Roman" w:cs="Times New Roman"/>
                <w:color w:val="000000"/>
                <w:sz w:val="24"/>
                <w:szCs w:val="24"/>
              </w:rPr>
            </w:pPr>
            <w:del w:id="566" w:author="David Ouyang" w:date="2018-04-21T12:39:00Z">
              <w:r w:rsidRPr="00E07D86" w:rsidDel="00D614DD">
                <w:rPr>
                  <w:rFonts w:ascii="Times New Roman" w:eastAsia="Times New Roman" w:hAnsi="Times New Roman" w:cs="Times New Roman"/>
                  <w:color w:val="000000"/>
                  <w:sz w:val="24"/>
                  <w:szCs w:val="24"/>
                </w:rPr>
                <w:delText>1.107 (0.802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67" w:author="David Ouyang" w:date="2018-04-21T12:39:00Z"/>
                <w:rFonts w:ascii="Times New Roman" w:eastAsia="Times New Roman" w:hAnsi="Times New Roman" w:cs="Times New Roman"/>
                <w:color w:val="000000"/>
                <w:sz w:val="24"/>
                <w:szCs w:val="24"/>
              </w:rPr>
            </w:pPr>
            <w:del w:id="568" w:author="David Ouyang" w:date="2018-04-21T12:39:00Z">
              <w:r w:rsidRPr="00E07D86" w:rsidDel="00D614DD">
                <w:rPr>
                  <w:rFonts w:ascii="Times New Roman" w:eastAsia="Times New Roman" w:hAnsi="Times New Roman" w:cs="Times New Roman"/>
                  <w:color w:val="000000"/>
                  <w:sz w:val="24"/>
                  <w:szCs w:val="24"/>
                </w:rPr>
                <w:delText>0.541</w:delText>
              </w:r>
            </w:del>
          </w:p>
        </w:tc>
      </w:tr>
      <w:tr w:rsidR="008B7889" w:rsidRPr="00E07D86" w:rsidDel="00D614DD" w:rsidTr="008B7889">
        <w:trPr>
          <w:trHeight w:val="315"/>
          <w:del w:id="569"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70" w:author="David Ouyang" w:date="2018-04-21T12:39:00Z"/>
                <w:rFonts w:ascii="Times New Roman" w:eastAsia="Times New Roman" w:hAnsi="Times New Roman" w:cs="Times New Roman"/>
                <w:color w:val="000000"/>
                <w:sz w:val="24"/>
                <w:szCs w:val="24"/>
              </w:rPr>
            </w:pPr>
            <w:del w:id="571" w:author="David Ouyang" w:date="2018-04-21T12:39:00Z">
              <w:r w:rsidRPr="00E07D86" w:rsidDel="00D614DD">
                <w:rPr>
                  <w:rFonts w:ascii="Times New Roman" w:eastAsia="Times New Roman" w:hAnsi="Times New Roman" w:cs="Times New Roman"/>
                  <w:color w:val="000000"/>
                  <w:sz w:val="24"/>
                  <w:szCs w:val="24"/>
                </w:rPr>
                <w:delText>Diuret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72" w:author="David Ouyang" w:date="2018-04-21T12:39:00Z"/>
                <w:rFonts w:ascii="Times New Roman" w:eastAsia="Times New Roman" w:hAnsi="Times New Roman" w:cs="Times New Roman"/>
                <w:color w:val="000000"/>
                <w:sz w:val="24"/>
                <w:szCs w:val="24"/>
              </w:rPr>
            </w:pPr>
            <w:del w:id="573" w:author="David Ouyang" w:date="2018-04-21T12:39:00Z">
              <w:r w:rsidRPr="00E07D86" w:rsidDel="00D614DD">
                <w:rPr>
                  <w:rFonts w:ascii="Times New Roman" w:eastAsia="Times New Roman" w:hAnsi="Times New Roman" w:cs="Times New Roman"/>
                  <w:color w:val="000000"/>
                  <w:sz w:val="24"/>
                  <w:szCs w:val="24"/>
                </w:rPr>
                <w:delText>1.066 (0.707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74" w:author="David Ouyang" w:date="2018-04-21T12:39:00Z"/>
                <w:rFonts w:ascii="Times New Roman" w:eastAsia="Times New Roman" w:hAnsi="Times New Roman" w:cs="Times New Roman"/>
                <w:color w:val="000000"/>
                <w:sz w:val="24"/>
                <w:szCs w:val="24"/>
              </w:rPr>
            </w:pPr>
            <w:del w:id="575" w:author="David Ouyang" w:date="2018-04-21T12:39:00Z">
              <w:r w:rsidRPr="00E07D86" w:rsidDel="00D614DD">
                <w:rPr>
                  <w:rFonts w:ascii="Times New Roman" w:eastAsia="Times New Roman" w:hAnsi="Times New Roman" w:cs="Times New Roman"/>
                  <w:color w:val="000000"/>
                  <w:sz w:val="24"/>
                  <w:szCs w:val="24"/>
                </w:rPr>
                <w:delText>0.762</w:delText>
              </w:r>
            </w:del>
          </w:p>
        </w:tc>
      </w:tr>
      <w:tr w:rsidR="008B7889" w:rsidRPr="00E07D86" w:rsidDel="00D614DD" w:rsidTr="008B7889">
        <w:trPr>
          <w:trHeight w:val="315"/>
          <w:del w:id="576"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77" w:author="David Ouyang" w:date="2018-04-21T12:39:00Z"/>
                <w:rFonts w:ascii="Times New Roman" w:eastAsia="Times New Roman" w:hAnsi="Times New Roman" w:cs="Times New Roman"/>
                <w:color w:val="000000"/>
                <w:sz w:val="24"/>
                <w:szCs w:val="24"/>
              </w:rPr>
            </w:pPr>
            <w:del w:id="578" w:author="David Ouyang" w:date="2018-04-21T12:39:00Z">
              <w:r w:rsidRPr="00E07D86" w:rsidDel="00D614DD">
                <w:rPr>
                  <w:rFonts w:ascii="Times New Roman" w:eastAsia="Times New Roman" w:hAnsi="Times New Roman" w:cs="Times New Roman"/>
                  <w:color w:val="000000"/>
                  <w:sz w:val="24"/>
                  <w:szCs w:val="24"/>
                </w:rPr>
                <w:delText>Cholesterol Lowering Medication</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79" w:author="David Ouyang" w:date="2018-04-21T12:39:00Z"/>
                <w:rFonts w:ascii="Times New Roman" w:eastAsia="Times New Roman" w:hAnsi="Times New Roman" w:cs="Times New Roman"/>
                <w:color w:val="000000"/>
                <w:sz w:val="24"/>
                <w:szCs w:val="24"/>
              </w:rPr>
            </w:pPr>
            <w:del w:id="580" w:author="David Ouyang" w:date="2018-04-21T12:39:00Z">
              <w:r w:rsidRPr="00E07D86" w:rsidDel="00D614DD">
                <w:rPr>
                  <w:rFonts w:ascii="Times New Roman" w:eastAsia="Times New Roman" w:hAnsi="Times New Roman" w:cs="Times New Roman"/>
                  <w:color w:val="000000"/>
                  <w:sz w:val="24"/>
                  <w:szCs w:val="24"/>
                </w:rPr>
                <w:delText>1.170 (0.820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81" w:author="David Ouyang" w:date="2018-04-21T12:39:00Z"/>
                <w:rFonts w:ascii="Times New Roman" w:eastAsia="Times New Roman" w:hAnsi="Times New Roman" w:cs="Times New Roman"/>
                <w:color w:val="000000"/>
                <w:sz w:val="24"/>
                <w:szCs w:val="24"/>
              </w:rPr>
            </w:pPr>
            <w:del w:id="582" w:author="David Ouyang" w:date="2018-04-21T12:39:00Z">
              <w:r w:rsidRPr="00E07D86" w:rsidDel="00D614DD">
                <w:rPr>
                  <w:rFonts w:ascii="Times New Roman" w:eastAsia="Times New Roman" w:hAnsi="Times New Roman" w:cs="Times New Roman"/>
                  <w:color w:val="000000"/>
                  <w:sz w:val="24"/>
                  <w:szCs w:val="24"/>
                </w:rPr>
                <w:delText>0.393</w:delText>
              </w:r>
            </w:del>
          </w:p>
        </w:tc>
      </w:tr>
      <w:tr w:rsidR="008B7889" w:rsidRPr="00E07D86" w:rsidDel="00D614DD" w:rsidTr="008B7889">
        <w:trPr>
          <w:trHeight w:val="432"/>
          <w:del w:id="583"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84" w:author="David Ouyang" w:date="2018-04-21T12:39:00Z"/>
                <w:rFonts w:ascii="Times New Roman" w:eastAsia="Times New Roman" w:hAnsi="Times New Roman" w:cs="Times New Roman"/>
                <w:color w:val="000000"/>
                <w:sz w:val="24"/>
                <w:szCs w:val="24"/>
              </w:rPr>
            </w:pPr>
            <w:del w:id="585" w:author="David Ouyang" w:date="2018-04-21T12:39:00Z">
              <w:r w:rsidRPr="00E07D86" w:rsidDel="00D614DD">
                <w:rPr>
                  <w:rFonts w:ascii="Times New Roman" w:eastAsia="Times New Roman" w:hAnsi="Times New Roman" w:cs="Times New Roman"/>
                  <w:color w:val="000000"/>
                  <w:sz w:val="24"/>
                  <w:szCs w:val="24"/>
                </w:rPr>
                <w:delText>Increased Number of Syllables in Generic Name</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86" w:author="David Ouyang" w:date="2018-04-21T12:39:00Z"/>
                <w:rFonts w:ascii="Times New Roman" w:eastAsia="Times New Roman" w:hAnsi="Times New Roman" w:cs="Times New Roman"/>
                <w:color w:val="000000"/>
                <w:sz w:val="24"/>
                <w:szCs w:val="24"/>
              </w:rPr>
            </w:pPr>
            <w:del w:id="587" w:author="David Ouyang" w:date="2018-04-21T12:39:00Z">
              <w:r w:rsidRPr="00E07D86" w:rsidDel="00D614DD">
                <w:rPr>
                  <w:rFonts w:ascii="Times New Roman" w:eastAsia="Times New Roman" w:hAnsi="Times New Roman" w:cs="Times New Roman"/>
                  <w:color w:val="000000"/>
                  <w:sz w:val="24"/>
                  <w:szCs w:val="24"/>
                </w:rPr>
                <w:delText>1.179 (1.093 - 1.272)</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88" w:author="David Ouyang" w:date="2018-04-21T12:39:00Z"/>
                <w:rFonts w:ascii="Times New Roman" w:eastAsia="Times New Roman" w:hAnsi="Times New Roman" w:cs="Times New Roman"/>
                <w:color w:val="000000"/>
                <w:sz w:val="24"/>
                <w:szCs w:val="24"/>
              </w:rPr>
            </w:pPr>
            <w:del w:id="589" w:author="David Ouyang" w:date="2018-04-21T12:39:00Z">
              <w:r w:rsidRPr="00E07D86" w:rsidDel="00D614DD">
                <w:rPr>
                  <w:rFonts w:ascii="Times New Roman" w:eastAsia="Times New Roman" w:hAnsi="Times New Roman" w:cs="Times New Roman"/>
                  <w:color w:val="000000"/>
                  <w:sz w:val="24"/>
                  <w:szCs w:val="24"/>
                </w:rPr>
                <w:delText>&lt; 0.001 ^</w:delText>
              </w:r>
            </w:del>
          </w:p>
        </w:tc>
      </w:tr>
      <w:tr w:rsidR="008B7889" w:rsidRPr="00E07D86" w:rsidDel="00D614DD" w:rsidTr="008B7889">
        <w:trPr>
          <w:trHeight w:val="660"/>
          <w:del w:id="590" w:author="David Ouyang" w:date="2018-04-21T12:39:00Z"/>
        </w:trPr>
        <w:tc>
          <w:tcPr>
            <w:tcW w:w="9280" w:type="dxa"/>
            <w:gridSpan w:val="3"/>
            <w:tcBorders>
              <w:top w:val="single" w:sz="8" w:space="0" w:color="auto"/>
              <w:left w:val="nil"/>
              <w:bottom w:val="nil"/>
              <w:right w:val="nil"/>
            </w:tcBorders>
            <w:shd w:val="clear" w:color="auto" w:fill="auto"/>
            <w:vAlign w:val="center"/>
            <w:hideMark/>
          </w:tcPr>
          <w:p w:rsidR="008B7889" w:rsidRPr="00E07D86" w:rsidDel="00D614DD" w:rsidRDefault="008B7889" w:rsidP="008B7889">
            <w:pPr>
              <w:spacing w:after="0" w:line="240" w:lineRule="auto"/>
              <w:rPr>
                <w:del w:id="591" w:author="David Ouyang" w:date="2018-04-21T12:39:00Z"/>
                <w:rFonts w:ascii="Times New Roman" w:eastAsia="Times New Roman" w:hAnsi="Times New Roman" w:cs="Times New Roman"/>
                <w:color w:val="000000"/>
                <w:sz w:val="24"/>
                <w:szCs w:val="24"/>
              </w:rPr>
            </w:pPr>
            <w:del w:id="592" w:author="David Ouyang" w:date="2018-04-21T12:39:00Z">
              <w:r w:rsidRPr="00E07D86" w:rsidDel="00D614DD">
                <w:rPr>
                  <w:rFonts w:ascii="Times New Roman" w:eastAsia="Times New Roman" w:hAnsi="Times New Roman" w:cs="Times New Roman"/>
                  <w:color w:val="000000"/>
                  <w:sz w:val="24"/>
                  <w:szCs w:val="24"/>
                </w:rPr>
                <w:delText>ARNI = Angiotensin receptor neprilysin inhibitor, ACEi = Angiotensin-converting enzyme inhibitor, Angiogensin receptor blocker, * p &lt; 0.05, ^ p &lt; 0.001</w:delText>
              </w:r>
            </w:del>
          </w:p>
        </w:tc>
      </w:tr>
    </w:tbl>
    <w:p w:rsidR="008B7889" w:rsidRPr="00E07D86" w:rsidDel="00D614DD" w:rsidRDefault="008B7889" w:rsidP="000A52E1">
      <w:pPr>
        <w:pStyle w:val="NormalWeb"/>
        <w:spacing w:before="0" w:beforeAutospacing="0" w:after="160" w:afterAutospacing="0"/>
        <w:rPr>
          <w:del w:id="593" w:author="David Ouyang" w:date="2018-04-21T12:39:00Z"/>
          <w:color w:val="000000"/>
        </w:rPr>
      </w:pPr>
    </w:p>
    <w:p w:rsidR="00497E5A" w:rsidRPr="00E07D86" w:rsidDel="00D614DD" w:rsidRDefault="00497E5A" w:rsidP="000A52E1">
      <w:pPr>
        <w:pStyle w:val="NormalWeb"/>
        <w:spacing w:before="0" w:beforeAutospacing="0" w:after="160" w:afterAutospacing="0"/>
        <w:rPr>
          <w:del w:id="594" w:author="David Ouyang" w:date="2018-04-21T12:39:00Z"/>
          <w:color w:val="000000"/>
        </w:rPr>
      </w:pPr>
    </w:p>
    <w:p w:rsidR="00497E5A" w:rsidRPr="00E07D86" w:rsidDel="00D614DD" w:rsidRDefault="00497E5A" w:rsidP="000A52E1">
      <w:pPr>
        <w:pStyle w:val="NormalWeb"/>
        <w:spacing w:before="0" w:beforeAutospacing="0" w:after="160" w:afterAutospacing="0"/>
        <w:rPr>
          <w:del w:id="595" w:author="David Ouyang" w:date="2018-04-21T12:39:00Z"/>
          <w:color w:val="000000"/>
        </w:rPr>
      </w:pPr>
    </w:p>
    <w:p w:rsidR="00497E5A" w:rsidRPr="00E07D86" w:rsidDel="00D614DD" w:rsidRDefault="00497E5A" w:rsidP="000A52E1">
      <w:pPr>
        <w:pStyle w:val="NormalWeb"/>
        <w:spacing w:before="0" w:beforeAutospacing="0" w:after="160" w:afterAutospacing="0"/>
        <w:rPr>
          <w:del w:id="596" w:author="David Ouyang" w:date="2018-04-21T12:39:00Z"/>
          <w:color w:val="000000"/>
        </w:rPr>
      </w:pPr>
    </w:p>
    <w:p w:rsidR="00497E5A" w:rsidRPr="00E07D86" w:rsidDel="00D614DD" w:rsidRDefault="00497E5A" w:rsidP="000A52E1">
      <w:pPr>
        <w:pStyle w:val="NormalWeb"/>
        <w:spacing w:before="0" w:beforeAutospacing="0" w:after="160" w:afterAutospacing="0"/>
        <w:rPr>
          <w:del w:id="597" w:author="David Ouyang" w:date="2018-04-21T12:39:00Z"/>
          <w:color w:val="000000"/>
        </w:rPr>
      </w:pPr>
    </w:p>
    <w:p w:rsidR="00497E5A" w:rsidRPr="00E07D86" w:rsidDel="00D614DD" w:rsidRDefault="00497E5A" w:rsidP="000A52E1">
      <w:pPr>
        <w:pStyle w:val="NormalWeb"/>
        <w:spacing w:before="0" w:beforeAutospacing="0" w:after="160" w:afterAutospacing="0"/>
        <w:rPr>
          <w:del w:id="598" w:author="David Ouyang" w:date="2018-04-21T12:39:00Z"/>
          <w:color w:val="000000"/>
        </w:rPr>
      </w:pPr>
    </w:p>
    <w:p w:rsidR="00497E5A" w:rsidRPr="00E07D86" w:rsidDel="00D614DD" w:rsidRDefault="00497E5A" w:rsidP="000A52E1">
      <w:pPr>
        <w:pStyle w:val="NormalWeb"/>
        <w:spacing w:before="0" w:beforeAutospacing="0" w:after="160" w:afterAutospacing="0"/>
        <w:rPr>
          <w:del w:id="599" w:author="David Ouyang" w:date="2018-04-21T12:39:00Z"/>
          <w:color w:val="000000"/>
        </w:rPr>
      </w:pPr>
    </w:p>
    <w:p w:rsidR="00497E5A" w:rsidRPr="00E07D86" w:rsidDel="00D614DD" w:rsidRDefault="00497E5A" w:rsidP="000A52E1">
      <w:pPr>
        <w:pStyle w:val="NormalWeb"/>
        <w:spacing w:before="0" w:beforeAutospacing="0" w:after="160" w:afterAutospacing="0"/>
        <w:rPr>
          <w:del w:id="600" w:author="David Ouyang" w:date="2018-04-21T12:39:00Z"/>
          <w:color w:val="000000"/>
        </w:rPr>
      </w:pPr>
    </w:p>
    <w:p w:rsidR="00497E5A" w:rsidRPr="00E07D86" w:rsidDel="00D614DD" w:rsidRDefault="00497E5A" w:rsidP="000A52E1">
      <w:pPr>
        <w:pStyle w:val="NormalWeb"/>
        <w:spacing w:before="0" w:beforeAutospacing="0" w:after="160" w:afterAutospacing="0"/>
        <w:rPr>
          <w:del w:id="601" w:author="David Ouyang" w:date="2018-04-21T12:39:00Z"/>
          <w:color w:val="000000"/>
        </w:rPr>
      </w:pPr>
    </w:p>
    <w:p w:rsidR="008B7889" w:rsidRPr="00E07D86" w:rsidDel="00D614DD" w:rsidRDefault="008B7889" w:rsidP="000A52E1">
      <w:pPr>
        <w:pStyle w:val="NormalWeb"/>
        <w:spacing w:before="0" w:beforeAutospacing="0" w:after="160" w:afterAutospacing="0"/>
        <w:rPr>
          <w:del w:id="602" w:author="David Ouyang" w:date="2018-04-21T12:39:00Z"/>
          <w:color w:val="000000"/>
        </w:rPr>
      </w:pPr>
    </w:p>
    <w:p w:rsidR="008B7889" w:rsidRPr="00E07D86" w:rsidDel="00D614DD" w:rsidRDefault="008B7889" w:rsidP="000A52E1">
      <w:pPr>
        <w:pStyle w:val="NormalWeb"/>
        <w:spacing w:before="0" w:beforeAutospacing="0" w:after="160" w:afterAutospacing="0"/>
        <w:rPr>
          <w:del w:id="603" w:author="David Ouyang" w:date="2018-04-21T12:39:00Z"/>
          <w:color w:val="000000"/>
        </w:rPr>
      </w:pPr>
    </w:p>
    <w:p w:rsidR="008B7889" w:rsidRPr="00E07D86" w:rsidDel="00D614DD" w:rsidRDefault="008B7889" w:rsidP="000A52E1">
      <w:pPr>
        <w:pStyle w:val="NormalWeb"/>
        <w:spacing w:before="0" w:beforeAutospacing="0" w:after="160" w:afterAutospacing="0"/>
        <w:rPr>
          <w:del w:id="604" w:author="David Ouyang" w:date="2018-04-21T12:39:00Z"/>
          <w:color w:val="000000"/>
        </w:rPr>
      </w:pPr>
    </w:p>
    <w:p w:rsidR="008B7889" w:rsidRPr="00E07D86" w:rsidDel="00D614DD" w:rsidRDefault="008B7889" w:rsidP="000A52E1">
      <w:pPr>
        <w:pStyle w:val="NormalWeb"/>
        <w:spacing w:before="0" w:beforeAutospacing="0" w:after="160" w:afterAutospacing="0"/>
        <w:rPr>
          <w:del w:id="605" w:author="David Ouyang" w:date="2018-04-21T12:39:00Z"/>
          <w:color w:val="000000"/>
        </w:rPr>
      </w:pPr>
    </w:p>
    <w:p w:rsidR="008B7889" w:rsidRPr="00E07D86" w:rsidDel="00D614DD" w:rsidRDefault="008B7889" w:rsidP="000A52E1">
      <w:pPr>
        <w:pStyle w:val="NormalWeb"/>
        <w:spacing w:before="0" w:beforeAutospacing="0" w:after="160" w:afterAutospacing="0"/>
        <w:rPr>
          <w:del w:id="606" w:author="David Ouyang" w:date="2018-04-21T12:39:00Z"/>
          <w:color w:val="000000"/>
        </w:rPr>
      </w:pPr>
    </w:p>
    <w:p w:rsidR="008B7889" w:rsidRPr="00E07D86" w:rsidDel="00D614DD" w:rsidRDefault="008B7889" w:rsidP="000A52E1">
      <w:pPr>
        <w:pStyle w:val="NormalWeb"/>
        <w:spacing w:before="0" w:beforeAutospacing="0" w:after="160" w:afterAutospacing="0"/>
        <w:rPr>
          <w:del w:id="607" w:author="David Ouyang" w:date="2018-04-21T12:39:00Z"/>
          <w:color w:val="000000"/>
        </w:rPr>
      </w:pPr>
    </w:p>
    <w:p w:rsidR="008B7889" w:rsidRPr="00E07D86" w:rsidDel="00D614DD" w:rsidRDefault="008B7889" w:rsidP="000A52E1">
      <w:pPr>
        <w:pStyle w:val="NormalWeb"/>
        <w:spacing w:before="0" w:beforeAutospacing="0" w:after="160" w:afterAutospacing="0"/>
        <w:rPr>
          <w:del w:id="608" w:author="David Ouyang" w:date="2018-04-21T12:39:00Z"/>
          <w:color w:val="000000"/>
        </w:rPr>
      </w:pPr>
    </w:p>
    <w:p w:rsidR="008B7889" w:rsidRPr="00E07D86" w:rsidDel="00D614DD" w:rsidRDefault="008B7889" w:rsidP="000A52E1">
      <w:pPr>
        <w:pStyle w:val="NormalWeb"/>
        <w:spacing w:before="0" w:beforeAutospacing="0" w:after="160" w:afterAutospacing="0"/>
        <w:rPr>
          <w:del w:id="609" w:author="David Ouyang" w:date="2018-04-21T12:39:00Z"/>
          <w:color w:val="000000"/>
        </w:rPr>
      </w:pPr>
    </w:p>
    <w:p w:rsidR="007F2649" w:rsidRPr="00E07D86" w:rsidRDefault="00483DEF" w:rsidP="000A52E1">
      <w:pPr>
        <w:pStyle w:val="NormalWeb"/>
        <w:spacing w:before="0" w:beforeAutospacing="0" w:after="160" w:afterAutospacing="0"/>
        <w:rPr>
          <w:color w:val="000000"/>
        </w:rPr>
      </w:pPr>
      <w:r w:rsidRPr="00E07D86">
        <w:rPr>
          <w:color w:val="000000"/>
        </w:rPr>
        <w:t>Bibliography</w:t>
      </w:r>
    </w:p>
    <w:p w:rsidR="00A70F55" w:rsidRPr="00B108CE" w:rsidRDefault="009A7517" w:rsidP="00A70F55">
      <w:pPr>
        <w:pStyle w:val="Bibliography"/>
        <w:rPr>
          <w:rFonts w:ascii="Times New Roman" w:hAnsi="Times New Roman" w:cs="Times New Roman"/>
          <w:sz w:val="24"/>
          <w:szCs w:val="24"/>
        </w:rPr>
      </w:pPr>
      <w:r w:rsidRPr="00E07D86">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E07D86">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Mott DA, Cline RR. Exploring generic drug use behavior: the role of prescribers and pharmacists in t</w:t>
      </w:r>
      <w:r w:rsidRPr="009A7517">
        <w:rPr>
          <w:rFonts w:ascii="Times New Roman" w:hAnsi="Times New Roman" w:cs="Times New Roman"/>
          <w:sz w:val="24"/>
          <w:szCs w:val="24"/>
          <w:rPrChange w:id="610" w:author="Ouyang, David" w:date="2018-05-18T12:06:00Z">
            <w:rPr>
              <w:rFonts w:ascii="Times New Roman" w:eastAsia="Times New Roman" w:hAnsi="Times New Roman" w:cs="Times New Roman"/>
              <w:sz w:val="24"/>
              <w:szCs w:val="24"/>
              <w:lang w:eastAsia="zh-CN"/>
            </w:rPr>
          </w:rPrChange>
        </w:rPr>
        <w:t>he opportunity for generic drug use and generic substitution.</w:t>
      </w:r>
      <w:r w:rsidRPr="009A7517">
        <w:rPr>
          <w:rFonts w:ascii="Times New Roman" w:hAnsi="Times New Roman" w:cs="Times New Roman"/>
          <w:i/>
          <w:iCs/>
          <w:sz w:val="24"/>
          <w:szCs w:val="24"/>
          <w:rPrChange w:id="611" w:author="Ouyang, David" w:date="2018-05-18T12:06:00Z">
            <w:rPr>
              <w:rFonts w:ascii="Times New Roman" w:eastAsia="Times New Roman" w:hAnsi="Times New Roman" w:cs="Times New Roman"/>
              <w:i/>
              <w:iCs/>
              <w:sz w:val="24"/>
              <w:szCs w:val="24"/>
              <w:lang w:eastAsia="zh-CN"/>
            </w:rPr>
          </w:rPrChange>
        </w:rPr>
        <w:t>Med Care</w:t>
      </w:r>
      <w:r w:rsidRPr="009A7517">
        <w:rPr>
          <w:rFonts w:ascii="Times New Roman" w:hAnsi="Times New Roman" w:cs="Times New Roman"/>
          <w:sz w:val="24"/>
          <w:szCs w:val="24"/>
          <w:rPrChange w:id="612" w:author="Ouyang, David" w:date="2018-05-18T12:06:00Z">
            <w:rPr>
              <w:rFonts w:ascii="Times New Roman" w:eastAsia="Times New Roman" w:hAnsi="Times New Roman" w:cs="Times New Roman"/>
              <w:sz w:val="24"/>
              <w:szCs w:val="24"/>
              <w:lang w:eastAsia="zh-CN"/>
            </w:rPr>
          </w:rPrChange>
        </w:rPr>
        <w:t>. 2002;40(8):662-674. doi:10.1097/01.MLR.0000020926.85284.8E.</w:t>
      </w:r>
    </w:p>
    <w:p w:rsidR="000A52E1" w:rsidRPr="00B108CE" w:rsidRDefault="009A7517" w:rsidP="000A52E1">
      <w:pPr>
        <w:pStyle w:val="Bibliography"/>
        <w:rPr>
          <w:rFonts w:ascii="Times New Roman" w:hAnsi="Times New Roman" w:cs="Times New Roman"/>
          <w:sz w:val="24"/>
          <w:szCs w:val="24"/>
        </w:rPr>
      </w:pPr>
      <w:r w:rsidRPr="009A7517">
        <w:rPr>
          <w:rFonts w:ascii="Times New Roman" w:hAnsi="Times New Roman" w:cs="Times New Roman"/>
          <w:sz w:val="24"/>
          <w:szCs w:val="24"/>
          <w:rPrChange w:id="613" w:author="Ouyang, David" w:date="2018-05-18T12:06:00Z">
            <w:rPr>
              <w:rFonts w:ascii="Times New Roman" w:eastAsia="Times New Roman" w:hAnsi="Times New Roman" w:cs="Times New Roman"/>
              <w:sz w:val="24"/>
              <w:szCs w:val="24"/>
              <w:lang w:eastAsia="zh-CN"/>
            </w:rPr>
          </w:rPrChange>
        </w:rPr>
        <w:t xml:space="preserve">2. </w:t>
      </w:r>
      <w:r w:rsidRPr="009A7517">
        <w:rPr>
          <w:rFonts w:ascii="Times New Roman" w:hAnsi="Times New Roman" w:cs="Times New Roman"/>
          <w:sz w:val="24"/>
          <w:szCs w:val="24"/>
          <w:rPrChange w:id="614" w:author="Ouyang, David" w:date="2018-05-18T12:06:00Z">
            <w:rPr>
              <w:rFonts w:ascii="Times New Roman" w:eastAsia="Times New Roman" w:hAnsi="Times New Roman" w:cs="Times New Roman"/>
              <w:sz w:val="24"/>
              <w:szCs w:val="24"/>
              <w:lang w:eastAsia="zh-CN"/>
            </w:rPr>
          </w:rPrChange>
        </w:rPr>
        <w:tab/>
        <w:t xml:space="preserve">Sierles FS, Brodkey AC, Cleary LM, et al. Medical students’ exposure to and attitudes about drug company interactions: a national survey. </w:t>
      </w:r>
      <w:r w:rsidRPr="009A7517">
        <w:rPr>
          <w:rFonts w:ascii="Times New Roman" w:hAnsi="Times New Roman" w:cs="Times New Roman"/>
          <w:i/>
          <w:iCs/>
          <w:sz w:val="24"/>
          <w:szCs w:val="24"/>
          <w:rPrChange w:id="615" w:author="Ouyang, David" w:date="2018-05-18T12:06:00Z">
            <w:rPr>
              <w:rFonts w:ascii="Times New Roman" w:eastAsia="Times New Roman" w:hAnsi="Times New Roman" w:cs="Times New Roman"/>
              <w:i/>
              <w:iCs/>
              <w:sz w:val="24"/>
              <w:szCs w:val="24"/>
              <w:lang w:eastAsia="zh-CN"/>
            </w:rPr>
          </w:rPrChange>
        </w:rPr>
        <w:t>JAMA</w:t>
      </w:r>
      <w:r w:rsidRPr="009A7517">
        <w:rPr>
          <w:rFonts w:ascii="Times New Roman" w:hAnsi="Times New Roman" w:cs="Times New Roman"/>
          <w:sz w:val="24"/>
          <w:szCs w:val="24"/>
          <w:rPrChange w:id="616" w:author="Ouyang, David" w:date="2018-05-18T12:06:00Z">
            <w:rPr>
              <w:rFonts w:ascii="Times New Roman" w:eastAsia="Times New Roman" w:hAnsi="Times New Roman" w:cs="Times New Roman"/>
              <w:sz w:val="24"/>
              <w:szCs w:val="24"/>
              <w:lang w:eastAsia="zh-CN"/>
            </w:rPr>
          </w:rPrChange>
        </w:rPr>
        <w:t>. 2005;294(9):1034-1042. doi:10.1001/jama.294.9.1034.</w:t>
      </w:r>
    </w:p>
    <w:p w:rsidR="000A52E1" w:rsidRPr="00B108CE" w:rsidDel="00000281" w:rsidRDefault="009A7517" w:rsidP="00000281">
      <w:pPr>
        <w:pStyle w:val="Bibliography"/>
        <w:rPr>
          <w:del w:id="617" w:author="David Ouyang" w:date="2018-04-21T12:49:00Z"/>
          <w:rFonts w:ascii="Times New Roman" w:hAnsi="Times New Roman" w:cs="Times New Roman"/>
          <w:sz w:val="24"/>
          <w:szCs w:val="24"/>
        </w:rPr>
      </w:pPr>
      <w:r w:rsidRPr="009A7517">
        <w:rPr>
          <w:rFonts w:ascii="Times New Roman" w:hAnsi="Times New Roman" w:cs="Times New Roman"/>
          <w:sz w:val="24"/>
          <w:szCs w:val="24"/>
          <w:rPrChange w:id="618" w:author="Ouyang, David" w:date="2018-05-18T12:06:00Z">
            <w:rPr>
              <w:rFonts w:ascii="Times New Roman" w:eastAsia="Times New Roman" w:hAnsi="Times New Roman" w:cs="Times New Roman"/>
              <w:sz w:val="24"/>
              <w:szCs w:val="24"/>
              <w:lang w:eastAsia="zh-CN"/>
            </w:rPr>
          </w:rPrChange>
        </w:rPr>
        <w:t>3.</w:t>
      </w:r>
      <w:r w:rsidRPr="009A7517">
        <w:rPr>
          <w:rFonts w:ascii="Times New Roman" w:hAnsi="Times New Roman" w:cs="Times New Roman"/>
          <w:sz w:val="24"/>
          <w:szCs w:val="24"/>
          <w:rPrChange w:id="619" w:author="Ouyang, David" w:date="2018-05-18T12:06:00Z">
            <w:rPr>
              <w:rFonts w:ascii="Times New Roman" w:eastAsia="Times New Roman" w:hAnsi="Times New Roman" w:cs="Times New Roman"/>
              <w:sz w:val="24"/>
              <w:szCs w:val="24"/>
              <w:lang w:eastAsia="zh-CN"/>
            </w:rPr>
          </w:rPrChange>
        </w:rPr>
        <w:tab/>
      </w:r>
      <w:del w:id="620" w:author="Ouyang, David" w:date="2018-05-18T12:04:00Z">
        <w:r w:rsidRPr="009A7517">
          <w:rPr>
            <w:rFonts w:ascii="Times New Roman" w:hAnsi="Times New Roman" w:cs="Times New Roman"/>
            <w:sz w:val="24"/>
            <w:szCs w:val="24"/>
            <w:rPrChange w:id="621" w:author="Ouyang, David" w:date="2018-05-18T12:06:00Z">
              <w:rPr>
                <w:rFonts w:ascii="Times New Roman" w:eastAsia="Times New Roman" w:hAnsi="Times New Roman" w:cs="Times New Roman"/>
                <w:sz w:val="24"/>
                <w:szCs w:val="24"/>
                <w:lang w:eastAsia="zh-CN"/>
              </w:rPr>
            </w:rPrChange>
          </w:rPr>
          <w:delText xml:space="preserve">Austad KE, Avorn J, Franklin JM, Campbell EG, Kesselheim AS. Association of marketing interactions with medical trainees’ knowledge about evidence-based prescribing: results from a national survey. </w:delText>
        </w:r>
        <w:r w:rsidRPr="009A7517">
          <w:rPr>
            <w:rFonts w:ascii="Times New Roman" w:hAnsi="Times New Roman" w:cs="Times New Roman"/>
            <w:i/>
            <w:iCs/>
            <w:sz w:val="24"/>
            <w:szCs w:val="24"/>
            <w:rPrChange w:id="622" w:author="Ouyang, David" w:date="2018-05-18T12:06:00Z">
              <w:rPr>
                <w:rFonts w:ascii="Times New Roman" w:eastAsia="Times New Roman" w:hAnsi="Times New Roman" w:cs="Times New Roman"/>
                <w:i/>
                <w:iCs/>
                <w:sz w:val="24"/>
                <w:szCs w:val="24"/>
                <w:lang w:eastAsia="zh-CN"/>
              </w:rPr>
            </w:rPrChange>
          </w:rPr>
          <w:delText>JAMA Intern Med</w:delText>
        </w:r>
        <w:r w:rsidRPr="009A7517">
          <w:rPr>
            <w:rFonts w:ascii="Times New Roman" w:hAnsi="Times New Roman" w:cs="Times New Roman"/>
            <w:sz w:val="24"/>
            <w:szCs w:val="24"/>
            <w:rPrChange w:id="623" w:author="Ouyang, David" w:date="2018-05-18T12:06:00Z">
              <w:rPr>
                <w:rFonts w:ascii="Times New Roman" w:eastAsia="Times New Roman" w:hAnsi="Times New Roman" w:cs="Times New Roman"/>
                <w:sz w:val="24"/>
                <w:szCs w:val="24"/>
                <w:lang w:eastAsia="zh-CN"/>
              </w:rPr>
            </w:rPrChange>
          </w:rPr>
          <w:delText>. 2014;174(8):1283-1290. doi:10.1001/jamainternmed.2014.2202.</w:delText>
        </w:r>
      </w:del>
      <w:ins w:id="624" w:author="Ouyang, David" w:date="2018-05-18T12:04:00Z">
        <w:r w:rsidRPr="009A7517">
          <w:rPr>
            <w:rFonts w:ascii="Times New Roman" w:hAnsi="Times New Roman" w:cs="Times New Roman"/>
            <w:sz w:val="24"/>
            <w:szCs w:val="24"/>
            <w:rPrChange w:id="625" w:author="Ouyang, David" w:date="2018-05-18T12:06:00Z">
              <w:rPr>
                <w:rFonts w:ascii="Times New Roman" w:eastAsia="Times New Roman" w:hAnsi="Times New Roman" w:cs="Times New Roman"/>
                <w:sz w:val="24"/>
                <w:szCs w:val="24"/>
                <w:lang w:eastAsia="zh-CN"/>
              </w:rPr>
            </w:rPrChange>
          </w:rPr>
          <w:t xml:space="preserve">Ouyang D, Tisdale R, Ashley EA, Chi J, Chen JH. </w:t>
        </w:r>
      </w:ins>
      <w:ins w:id="626" w:author="Ouyang, David" w:date="2018-05-18T12:05:00Z">
        <w:r w:rsidRPr="009A7517">
          <w:rPr>
            <w:rFonts w:ascii="Times New Roman" w:hAnsi="Times New Roman" w:cs="Times New Roman"/>
            <w:sz w:val="24"/>
            <w:szCs w:val="24"/>
            <w:rPrChange w:id="627" w:author="Ouyang, David" w:date="2018-05-18T12:06:00Z">
              <w:rPr>
                <w:rFonts w:ascii="Times New Roman" w:eastAsia="Times New Roman" w:hAnsi="Times New Roman" w:cs="Times New Roman"/>
                <w:sz w:val="24"/>
                <w:szCs w:val="24"/>
                <w:lang w:eastAsia="zh-CN"/>
              </w:rPr>
            </w:rPrChange>
          </w:rPr>
          <w:t>Acetaminophen or Tylenol?</w:t>
        </w:r>
      </w:ins>
      <w:ins w:id="628" w:author="David Ouyang" w:date="2018-05-20T15:58:00Z">
        <w:r w:rsidR="00E420CB">
          <w:rPr>
            <w:rFonts w:ascii="Times New Roman" w:hAnsi="Times New Roman" w:cs="Times New Roman"/>
            <w:sz w:val="24"/>
            <w:szCs w:val="24"/>
          </w:rPr>
          <w:t xml:space="preserve"> </w:t>
        </w:r>
      </w:ins>
      <w:ins w:id="629" w:author="Ouyang, David" w:date="2018-05-18T12:05:00Z">
        <w:r w:rsidRPr="009A7517">
          <w:rPr>
            <w:rFonts w:ascii="Times New Roman" w:hAnsi="Times New Roman" w:cs="Times New Roman"/>
            <w:sz w:val="24"/>
            <w:szCs w:val="24"/>
            <w:rPrChange w:id="630" w:author="Ouyang, David" w:date="2018-05-18T12:06:00Z">
              <w:rPr>
                <w:rFonts w:ascii="Times New Roman" w:eastAsia="Times New Roman" w:hAnsi="Times New Roman" w:cs="Times New Roman"/>
                <w:sz w:val="24"/>
                <w:szCs w:val="24"/>
                <w:lang w:eastAsia="zh-CN"/>
              </w:rPr>
            </w:rPrChange>
          </w:rPr>
          <w:t>A Retrospective Analysis of Medication Digital Communication Practices.</w:t>
        </w:r>
      </w:ins>
      <w:ins w:id="631" w:author="David Ouyang" w:date="2018-05-20T15:58:00Z">
        <w:r w:rsidR="00E420CB">
          <w:rPr>
            <w:rFonts w:ascii="Times New Roman" w:hAnsi="Times New Roman" w:cs="Times New Roman"/>
            <w:sz w:val="24"/>
            <w:szCs w:val="24"/>
          </w:rPr>
          <w:t xml:space="preserve"> </w:t>
        </w:r>
      </w:ins>
      <w:ins w:id="632" w:author="Ouyang, David" w:date="2018-05-18T12:05:00Z">
        <w:r w:rsidRPr="009A7517">
          <w:rPr>
            <w:rFonts w:ascii="Times New Roman" w:hAnsi="Times New Roman" w:cs="Times New Roman"/>
            <w:i/>
            <w:sz w:val="24"/>
            <w:szCs w:val="24"/>
            <w:rPrChange w:id="633" w:author="Ouyang, David" w:date="2018-05-18T12:06:00Z">
              <w:rPr>
                <w:rFonts w:ascii="Times New Roman" w:eastAsia="Times New Roman" w:hAnsi="Times New Roman" w:cs="Times New Roman"/>
                <w:i/>
                <w:sz w:val="24"/>
                <w:szCs w:val="24"/>
                <w:lang w:eastAsia="zh-CN"/>
              </w:rPr>
            </w:rPrChange>
          </w:rPr>
          <w:t>J Gen Intern Med.</w:t>
        </w:r>
        <w:r w:rsidRPr="009A7517">
          <w:rPr>
            <w:rFonts w:ascii="Times New Roman" w:hAnsi="Times New Roman" w:cs="Times New Roman"/>
            <w:sz w:val="24"/>
            <w:szCs w:val="24"/>
            <w:rPrChange w:id="634" w:author="Ouyang, David" w:date="2018-05-18T12:06:00Z">
              <w:rPr>
                <w:rFonts w:ascii="Times New Roman" w:eastAsia="Times New Roman" w:hAnsi="Times New Roman" w:cs="Times New Roman"/>
                <w:sz w:val="24"/>
                <w:szCs w:val="24"/>
                <w:lang w:eastAsia="zh-CN"/>
              </w:rPr>
            </w:rPrChange>
          </w:rPr>
          <w:t xml:space="preserve"> 2018; </w:t>
        </w:r>
      </w:ins>
      <w:ins w:id="635" w:author="Ouyang, David" w:date="2018-05-18T12:06:00Z">
        <w:r w:rsidRPr="009A7517">
          <w:rPr>
            <w:rFonts w:ascii="Times New Roman" w:hAnsi="Times New Roman" w:cs="Times New Roman"/>
            <w:color w:val="333333"/>
            <w:spacing w:val="4"/>
            <w:sz w:val="24"/>
            <w:szCs w:val="24"/>
            <w:shd w:val="clear" w:color="auto" w:fill="FCFCFC"/>
            <w:rPrChange w:id="636" w:author="Ouyang, David" w:date="2018-05-18T12:06:00Z">
              <w:rPr>
                <w:rFonts w:ascii="Helvetica" w:eastAsia="Times New Roman" w:hAnsi="Helvetica" w:cs="Helvetica"/>
                <w:color w:val="333333"/>
                <w:spacing w:val="4"/>
                <w:sz w:val="21"/>
                <w:szCs w:val="21"/>
                <w:shd w:val="clear" w:color="auto" w:fill="FCFCFC"/>
                <w:lang w:eastAsia="zh-CN"/>
              </w:rPr>
            </w:rPrChange>
          </w:rPr>
          <w:t>doi:10.1007/s11606-018-4455-1</w:t>
        </w:r>
      </w:ins>
    </w:p>
    <w:p w:rsidR="006109BF" w:rsidRPr="00B108CE" w:rsidRDefault="009A7517">
      <w:pPr>
        <w:pStyle w:val="Bibliography"/>
        <w:rPr>
          <w:rFonts w:ascii="Times New Roman" w:hAnsi="Times New Roman" w:cs="Times New Roman"/>
          <w:sz w:val="24"/>
          <w:szCs w:val="24"/>
        </w:rPr>
      </w:pPr>
      <w:del w:id="637" w:author="David Ouyang" w:date="2018-04-21T12:49:00Z">
        <w:r w:rsidRPr="009A7517">
          <w:rPr>
            <w:rFonts w:ascii="Times New Roman" w:hAnsi="Times New Roman" w:cs="Times New Roman"/>
            <w:sz w:val="24"/>
            <w:szCs w:val="24"/>
            <w:rPrChange w:id="638" w:author="Ouyang, David" w:date="2018-05-18T12:06:00Z">
              <w:rPr>
                <w:rFonts w:ascii="Times New Roman" w:eastAsia="Times New Roman" w:hAnsi="Times New Roman" w:cs="Times New Roman"/>
                <w:sz w:val="24"/>
                <w:szCs w:val="24"/>
                <w:lang w:eastAsia="zh-CN"/>
              </w:rPr>
            </w:rPrChange>
          </w:rPr>
          <w:delText xml:space="preserve">4. </w:delText>
        </w:r>
        <w:r w:rsidRPr="009A7517">
          <w:rPr>
            <w:rFonts w:ascii="Times New Roman" w:hAnsi="Times New Roman" w:cs="Times New Roman"/>
            <w:sz w:val="24"/>
            <w:szCs w:val="24"/>
            <w:rPrChange w:id="639" w:author="Ouyang, David" w:date="2018-05-18T12:06:00Z">
              <w:rPr>
                <w:rFonts w:ascii="Times New Roman" w:eastAsia="Times New Roman" w:hAnsi="Times New Roman" w:cs="Times New Roman"/>
                <w:sz w:val="24"/>
                <w:szCs w:val="24"/>
                <w:lang w:eastAsia="zh-CN"/>
              </w:rPr>
            </w:rPrChange>
          </w:rPr>
          <w:tab/>
          <w:delText xml:space="preserve">Steinman MA, Chren M-M, Landefeld CS. What’s in a Name? Use of Brand versus Generic Drug Names in United States Outpatient Practice. </w:delText>
        </w:r>
        <w:r w:rsidRPr="009A7517">
          <w:rPr>
            <w:rFonts w:ascii="Times New Roman" w:hAnsi="Times New Roman" w:cs="Times New Roman"/>
            <w:i/>
            <w:iCs/>
            <w:sz w:val="24"/>
            <w:szCs w:val="24"/>
            <w:rPrChange w:id="640" w:author="Ouyang, David" w:date="2018-05-18T12:06:00Z">
              <w:rPr>
                <w:rFonts w:ascii="Times New Roman" w:eastAsia="Times New Roman" w:hAnsi="Times New Roman" w:cs="Times New Roman"/>
                <w:i/>
                <w:iCs/>
                <w:sz w:val="24"/>
                <w:szCs w:val="24"/>
                <w:lang w:eastAsia="zh-CN"/>
              </w:rPr>
            </w:rPrChange>
          </w:rPr>
          <w:delText>J Gen Intern Med</w:delText>
        </w:r>
        <w:r w:rsidRPr="009A7517">
          <w:rPr>
            <w:rFonts w:ascii="Times New Roman" w:hAnsi="Times New Roman" w:cs="Times New Roman"/>
            <w:sz w:val="24"/>
            <w:szCs w:val="24"/>
            <w:rPrChange w:id="641" w:author="Ouyang, David" w:date="2018-05-18T12:06:00Z">
              <w:rPr>
                <w:rFonts w:ascii="Times New Roman" w:eastAsia="Times New Roman" w:hAnsi="Times New Roman" w:cs="Times New Roman"/>
                <w:sz w:val="24"/>
                <w:szCs w:val="24"/>
                <w:lang w:eastAsia="zh-CN"/>
              </w:rPr>
            </w:rPrChange>
          </w:rPr>
          <w:delText>. 2007;22(5):645-648. doi:10.1007/s11606-006-0074-3.</w:delText>
        </w:r>
      </w:del>
    </w:p>
    <w:p w:rsidR="00B41A3C" w:rsidRPr="00B108CE" w:rsidDel="00000281" w:rsidRDefault="009A7517" w:rsidP="00B41A3C">
      <w:pPr>
        <w:pStyle w:val="Bibliography"/>
        <w:rPr>
          <w:del w:id="642" w:author="David Ouyang" w:date="2018-04-21T12:42:00Z"/>
          <w:rFonts w:ascii="Times New Roman" w:hAnsi="Times New Roman" w:cs="Times New Roman"/>
          <w:sz w:val="24"/>
          <w:szCs w:val="24"/>
        </w:rPr>
      </w:pPr>
      <w:del w:id="643" w:author="David Ouyang" w:date="2018-04-21T12:42:00Z">
        <w:r w:rsidRPr="009A7517">
          <w:rPr>
            <w:rFonts w:ascii="Times New Roman" w:hAnsi="Times New Roman" w:cs="Times New Roman"/>
            <w:sz w:val="24"/>
            <w:szCs w:val="24"/>
            <w:rPrChange w:id="644" w:author="Ouyang, David" w:date="2018-05-18T12:06:00Z">
              <w:rPr>
                <w:rFonts w:ascii="Times New Roman" w:eastAsia="Times New Roman" w:hAnsi="Times New Roman" w:cs="Times New Roman"/>
                <w:sz w:val="24"/>
                <w:szCs w:val="24"/>
                <w:lang w:eastAsia="zh-CN"/>
              </w:rPr>
            </w:rPrChange>
          </w:rPr>
          <w:delText xml:space="preserve">5. </w:delText>
        </w:r>
        <w:r w:rsidRPr="009A7517">
          <w:rPr>
            <w:rFonts w:ascii="Times New Roman" w:hAnsi="Times New Roman" w:cs="Times New Roman"/>
            <w:sz w:val="24"/>
            <w:szCs w:val="24"/>
            <w:rPrChange w:id="645" w:author="Ouyang, David" w:date="2018-05-18T12:06:00Z">
              <w:rPr>
                <w:rFonts w:ascii="Times New Roman" w:eastAsia="Times New Roman" w:hAnsi="Times New Roman" w:cs="Times New Roman"/>
                <w:sz w:val="24"/>
                <w:szCs w:val="24"/>
                <w:lang w:eastAsia="zh-CN"/>
              </w:rPr>
            </w:rPrChange>
          </w:rPr>
          <w:tab/>
          <w:delText>Snapshot. https://www.fda.gov/drugs/informationondrugs/ucm129689.htm. Accessed November 17, 2017.</w:delText>
        </w:r>
      </w:del>
    </w:p>
    <w:p w:rsidR="00B41A3C" w:rsidRPr="00B108CE" w:rsidDel="00000281" w:rsidRDefault="009A7517" w:rsidP="00B41A3C">
      <w:pPr>
        <w:pStyle w:val="Bibliography"/>
        <w:rPr>
          <w:del w:id="646" w:author="David Ouyang" w:date="2018-04-21T12:42:00Z"/>
          <w:rFonts w:ascii="Times New Roman" w:hAnsi="Times New Roman" w:cs="Times New Roman"/>
          <w:sz w:val="24"/>
          <w:szCs w:val="24"/>
        </w:rPr>
      </w:pPr>
      <w:del w:id="647" w:author="David Ouyang" w:date="2018-04-21T12:42:00Z">
        <w:r w:rsidRPr="009A7517">
          <w:rPr>
            <w:rFonts w:ascii="Times New Roman" w:hAnsi="Times New Roman" w:cs="Times New Roman"/>
            <w:sz w:val="24"/>
            <w:szCs w:val="24"/>
            <w:rPrChange w:id="648" w:author="Ouyang, David" w:date="2018-05-18T12:06:00Z">
              <w:rPr>
                <w:rFonts w:ascii="Times New Roman" w:eastAsia="Times New Roman" w:hAnsi="Times New Roman" w:cs="Times New Roman"/>
                <w:sz w:val="24"/>
                <w:szCs w:val="24"/>
                <w:lang w:eastAsia="zh-CN"/>
              </w:rPr>
            </w:rPrChange>
          </w:rPr>
          <w:delText xml:space="preserve">6. </w:delText>
        </w:r>
        <w:r w:rsidRPr="009A7517">
          <w:rPr>
            <w:rFonts w:ascii="Times New Roman" w:hAnsi="Times New Roman" w:cs="Times New Roman"/>
            <w:sz w:val="24"/>
            <w:szCs w:val="24"/>
            <w:rPrChange w:id="649" w:author="Ouyang, David" w:date="2018-05-18T12:06:00Z">
              <w:rPr>
                <w:rFonts w:ascii="Times New Roman" w:eastAsia="Times New Roman" w:hAnsi="Times New Roman" w:cs="Times New Roman"/>
                <w:sz w:val="24"/>
                <w:szCs w:val="24"/>
                <w:lang w:eastAsia="zh-CN"/>
              </w:rPr>
            </w:rPrChange>
          </w:rPr>
          <w:tab/>
          <w:delText>rxpricequotes.com - Drug Price Search. https://www.rxpricequotes.com/. Accessed November 17, 2017.</w:delText>
        </w:r>
      </w:del>
    </w:p>
    <w:p w:rsidR="000C4CB3" w:rsidRPr="00E07D86" w:rsidRDefault="009A7517" w:rsidP="000C4CB3">
      <w:pPr>
        <w:pStyle w:val="Bibliography"/>
        <w:rPr>
          <w:rFonts w:ascii="Times New Roman" w:hAnsi="Times New Roman" w:cs="Times New Roman"/>
          <w:sz w:val="24"/>
          <w:szCs w:val="24"/>
        </w:rPr>
      </w:pPr>
      <w:del w:id="650" w:author="David Ouyang" w:date="2018-04-21T12:49:00Z">
        <w:r w:rsidRPr="009A7517">
          <w:rPr>
            <w:rFonts w:ascii="Times New Roman" w:hAnsi="Times New Roman" w:cs="Times New Roman"/>
            <w:sz w:val="24"/>
            <w:szCs w:val="24"/>
            <w:rPrChange w:id="651" w:author="Ouyang, David" w:date="2018-05-18T12:06:00Z">
              <w:rPr>
                <w:rFonts w:ascii="Times New Roman" w:eastAsia="Times New Roman" w:hAnsi="Times New Roman" w:cs="Times New Roman"/>
                <w:sz w:val="24"/>
                <w:szCs w:val="24"/>
                <w:lang w:eastAsia="zh-CN"/>
              </w:rPr>
            </w:rPrChange>
          </w:rPr>
          <w:delText>7</w:delText>
        </w:r>
      </w:del>
      <w:ins w:id="652" w:author="David Ouyang" w:date="2018-04-21T12:49:00Z">
        <w:r w:rsidRPr="009A7517">
          <w:rPr>
            <w:rFonts w:ascii="Times New Roman" w:hAnsi="Times New Roman" w:cs="Times New Roman"/>
            <w:sz w:val="24"/>
            <w:szCs w:val="24"/>
            <w:rPrChange w:id="653" w:author="Ouyang, David" w:date="2018-05-18T12:06:00Z">
              <w:rPr>
                <w:rFonts w:ascii="Times New Roman" w:eastAsia="Times New Roman" w:hAnsi="Times New Roman" w:cs="Times New Roman"/>
                <w:sz w:val="24"/>
                <w:szCs w:val="24"/>
                <w:lang w:eastAsia="zh-CN"/>
              </w:rPr>
            </w:rPrChange>
          </w:rPr>
          <w:t>4</w:t>
        </w:r>
      </w:ins>
      <w:r w:rsidRPr="009A7517">
        <w:rPr>
          <w:rFonts w:ascii="Times New Roman" w:hAnsi="Times New Roman" w:cs="Times New Roman"/>
          <w:sz w:val="24"/>
          <w:szCs w:val="24"/>
          <w:rPrChange w:id="654" w:author="Ouyang, David" w:date="2018-05-18T12:06:00Z">
            <w:rPr>
              <w:rFonts w:ascii="Times New Roman" w:eastAsia="Times New Roman" w:hAnsi="Times New Roman" w:cs="Times New Roman"/>
              <w:sz w:val="24"/>
              <w:szCs w:val="24"/>
              <w:lang w:eastAsia="zh-CN"/>
            </w:rPr>
          </w:rPrChange>
        </w:rPr>
        <w:t>.</w:t>
      </w:r>
      <w:r w:rsidRPr="009A7517">
        <w:rPr>
          <w:rFonts w:ascii="Times New Roman" w:hAnsi="Times New Roman" w:cs="Times New Roman"/>
          <w:sz w:val="24"/>
          <w:szCs w:val="24"/>
          <w:rPrChange w:id="655" w:author="Ouyang, David" w:date="2018-05-18T12:06:00Z">
            <w:rPr>
              <w:rFonts w:ascii="Times New Roman" w:eastAsia="Times New Roman" w:hAnsi="Times New Roman" w:cs="Times New Roman"/>
              <w:sz w:val="24"/>
              <w:szCs w:val="24"/>
              <w:lang w:eastAsia="zh-CN"/>
            </w:rPr>
          </w:rPrChange>
        </w:rPr>
        <w:tab/>
        <w:t xml:space="preserve">Choudhry NK, Denberg TD, Qaseem A. Improving adherence to therapy and clinical outcomes while containing costs: </w:t>
      </w:r>
      <w:r w:rsidR="000C4CB3" w:rsidRPr="00E07D86">
        <w:rPr>
          <w:rFonts w:ascii="Times New Roman" w:hAnsi="Times New Roman" w:cs="Times New Roman"/>
          <w:sz w:val="24"/>
          <w:szCs w:val="24"/>
        </w:rPr>
        <w:t xml:space="preserve">opportunities from the greater use of generic medications: best practice advice from the Clinical Guidelines Committee of the American College of Physicians. </w:t>
      </w:r>
      <w:r w:rsidR="000C4CB3" w:rsidRPr="00E07D86">
        <w:rPr>
          <w:rFonts w:ascii="Times New Roman" w:hAnsi="Times New Roman" w:cs="Times New Roman"/>
          <w:i/>
          <w:sz w:val="24"/>
          <w:szCs w:val="24"/>
        </w:rPr>
        <w:t>Ann Intern Med</w:t>
      </w:r>
      <w:r w:rsidR="000C4CB3" w:rsidRPr="00E07D86">
        <w:rPr>
          <w:rFonts w:ascii="Times New Roman" w:hAnsi="Times New Roman" w:cs="Times New Roman"/>
          <w:sz w:val="24"/>
          <w:szCs w:val="24"/>
        </w:rPr>
        <w:t>. 2016;164:41–49. doi: 10.7326/M14-2427</w:t>
      </w:r>
    </w:p>
    <w:p w:rsidR="000C4CB3" w:rsidRPr="00E07D86" w:rsidDel="00000281" w:rsidRDefault="000C4CB3" w:rsidP="000C4CB3">
      <w:pPr>
        <w:ind w:left="504" w:hanging="504"/>
        <w:rPr>
          <w:del w:id="656" w:author="David Ouyang" w:date="2018-04-21T12:42:00Z"/>
          <w:rFonts w:ascii="Times New Roman" w:hAnsi="Times New Roman" w:cs="Times New Roman"/>
          <w:sz w:val="24"/>
          <w:szCs w:val="24"/>
        </w:rPr>
      </w:pPr>
      <w:del w:id="657" w:author="David Ouyang" w:date="2018-04-21T12:42:00Z">
        <w:r w:rsidRPr="00E07D86" w:rsidDel="00000281">
          <w:rPr>
            <w:rFonts w:ascii="Times New Roman" w:hAnsi="Times New Roman" w:cs="Times New Roman"/>
            <w:color w:val="000000"/>
            <w:sz w:val="24"/>
            <w:szCs w:val="24"/>
          </w:rPr>
          <w:delText xml:space="preserve">8. </w:delText>
        </w:r>
        <w:r w:rsidRPr="00E07D86" w:rsidDel="00000281">
          <w:rPr>
            <w:rFonts w:ascii="Times New Roman" w:hAnsi="Times New Roman" w:cs="Times New Roman"/>
            <w:color w:val="000000"/>
            <w:sz w:val="24"/>
            <w:szCs w:val="24"/>
          </w:rPr>
          <w:tab/>
          <w:delText xml:space="preserve">Shrank WH, Hoang T, Ettner SL, Glassman PA, Nair K, DeLapp D, Dirstine J, Avorn J, Asch SM. </w:delText>
        </w:r>
        <w:r w:rsidRPr="00E07D86" w:rsidDel="00000281">
          <w:rPr>
            <w:rStyle w:val="nlmarticle-title"/>
            <w:rFonts w:ascii="Times New Roman" w:hAnsi="Times New Roman" w:cs="Times New Roman"/>
            <w:color w:val="000000"/>
            <w:sz w:val="24"/>
            <w:szCs w:val="24"/>
          </w:rPr>
          <w:delText>The implications of choice: prescribing generic or preferred pharmaceuticals improves medication adherence for chronic conditions</w:delText>
        </w:r>
        <w:r w:rsidRPr="00E07D86" w:rsidDel="00000281">
          <w:rPr>
            <w:rFonts w:ascii="Times New Roman" w:hAnsi="Times New Roman" w:cs="Times New Roman"/>
            <w:color w:val="000000"/>
            <w:sz w:val="24"/>
            <w:szCs w:val="24"/>
          </w:rPr>
          <w:delText>. </w:delText>
        </w:r>
        <w:r w:rsidRPr="00E07D86" w:rsidDel="00000281">
          <w:rPr>
            <w:rFonts w:ascii="Times New Roman" w:hAnsi="Times New Roman" w:cs="Times New Roman"/>
            <w:i/>
            <w:color w:val="000000"/>
            <w:sz w:val="24"/>
            <w:szCs w:val="24"/>
          </w:rPr>
          <w:delText>Arch Intern Med</w:delText>
        </w:r>
        <w:r w:rsidRPr="00E07D86" w:rsidDel="00000281">
          <w:rPr>
            <w:rFonts w:ascii="Times New Roman" w:hAnsi="Times New Roman" w:cs="Times New Roman"/>
            <w:color w:val="000000"/>
            <w:sz w:val="24"/>
            <w:szCs w:val="24"/>
          </w:rPr>
          <w:delText>. 2006;166(3):332–337. doi:10.1001/archinte.166.3.332</w:delText>
        </w:r>
      </w:del>
    </w:p>
    <w:p w:rsidR="00A70F55" w:rsidRPr="00E07D86" w:rsidRDefault="00A70F55" w:rsidP="00A70F55">
      <w:pPr>
        <w:rPr>
          <w:rFonts w:ascii="Times New Roman" w:hAnsi="Times New Roman" w:cs="Times New Roman"/>
          <w:sz w:val="24"/>
          <w:szCs w:val="24"/>
        </w:rPr>
      </w:pPr>
    </w:p>
    <w:p w:rsidR="000A52E1" w:rsidRPr="00E07D86" w:rsidRDefault="009A7517"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2B2" w:rsidRDefault="002C32B2" w:rsidP="00036256">
      <w:pPr>
        <w:spacing w:after="0" w:line="240" w:lineRule="auto"/>
      </w:pPr>
      <w:r>
        <w:separator/>
      </w:r>
    </w:p>
  </w:endnote>
  <w:endnote w:type="continuationSeparator" w:id="0">
    <w:p w:rsidR="002C32B2" w:rsidRDefault="002C32B2" w:rsidP="0003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2B2" w:rsidRDefault="002C32B2" w:rsidP="00036256">
      <w:pPr>
        <w:spacing w:after="0" w:line="240" w:lineRule="auto"/>
      </w:pPr>
      <w:r>
        <w:separator/>
      </w:r>
    </w:p>
  </w:footnote>
  <w:footnote w:type="continuationSeparator" w:id="0">
    <w:p w:rsidR="002C32B2" w:rsidRDefault="002C32B2" w:rsidP="00036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4E6"/>
    <w:rsid w:val="00143B86"/>
    <w:rsid w:val="00164F92"/>
    <w:rsid w:val="0017270C"/>
    <w:rsid w:val="00186A7D"/>
    <w:rsid w:val="00190B95"/>
    <w:rsid w:val="00194BA4"/>
    <w:rsid w:val="001A478F"/>
    <w:rsid w:val="001B5FBE"/>
    <w:rsid w:val="001D63FA"/>
    <w:rsid w:val="001E378B"/>
    <w:rsid w:val="001E4FE9"/>
    <w:rsid w:val="001F0FB7"/>
    <w:rsid w:val="001F433E"/>
    <w:rsid w:val="00204438"/>
    <w:rsid w:val="00206093"/>
    <w:rsid w:val="00210A49"/>
    <w:rsid w:val="00216813"/>
    <w:rsid w:val="00217235"/>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C32B2"/>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8210C"/>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291D"/>
    <w:rsid w:val="00433246"/>
    <w:rsid w:val="00450399"/>
    <w:rsid w:val="00450894"/>
    <w:rsid w:val="004607B1"/>
    <w:rsid w:val="00462AAA"/>
    <w:rsid w:val="0046596A"/>
    <w:rsid w:val="004677B3"/>
    <w:rsid w:val="00472D21"/>
    <w:rsid w:val="004737A1"/>
    <w:rsid w:val="00476403"/>
    <w:rsid w:val="0048057F"/>
    <w:rsid w:val="00483DEF"/>
    <w:rsid w:val="004866B5"/>
    <w:rsid w:val="00497E5A"/>
    <w:rsid w:val="004B3BBC"/>
    <w:rsid w:val="004B49C6"/>
    <w:rsid w:val="004B5BFC"/>
    <w:rsid w:val="004C003A"/>
    <w:rsid w:val="004C18AB"/>
    <w:rsid w:val="004C649B"/>
    <w:rsid w:val="004C656D"/>
    <w:rsid w:val="004E03B0"/>
    <w:rsid w:val="004E36B3"/>
    <w:rsid w:val="004F367E"/>
    <w:rsid w:val="00510DB1"/>
    <w:rsid w:val="00514CC6"/>
    <w:rsid w:val="005168F1"/>
    <w:rsid w:val="00525FB2"/>
    <w:rsid w:val="00535F9D"/>
    <w:rsid w:val="00540913"/>
    <w:rsid w:val="0054567C"/>
    <w:rsid w:val="005456AB"/>
    <w:rsid w:val="00555513"/>
    <w:rsid w:val="00556504"/>
    <w:rsid w:val="005572E7"/>
    <w:rsid w:val="00562550"/>
    <w:rsid w:val="0057003D"/>
    <w:rsid w:val="00573FC1"/>
    <w:rsid w:val="005825E9"/>
    <w:rsid w:val="00583717"/>
    <w:rsid w:val="00585482"/>
    <w:rsid w:val="00590F8C"/>
    <w:rsid w:val="005B2CC5"/>
    <w:rsid w:val="005B597B"/>
    <w:rsid w:val="005B655F"/>
    <w:rsid w:val="005B68C7"/>
    <w:rsid w:val="005C4125"/>
    <w:rsid w:val="005C7281"/>
    <w:rsid w:val="005C7D7D"/>
    <w:rsid w:val="005D617D"/>
    <w:rsid w:val="005F647B"/>
    <w:rsid w:val="0060079F"/>
    <w:rsid w:val="00601B3C"/>
    <w:rsid w:val="00607E27"/>
    <w:rsid w:val="006109BF"/>
    <w:rsid w:val="006134B7"/>
    <w:rsid w:val="006218B6"/>
    <w:rsid w:val="00622956"/>
    <w:rsid w:val="00630074"/>
    <w:rsid w:val="00630252"/>
    <w:rsid w:val="00631020"/>
    <w:rsid w:val="00635A36"/>
    <w:rsid w:val="00637D32"/>
    <w:rsid w:val="00642BFF"/>
    <w:rsid w:val="00650A5D"/>
    <w:rsid w:val="006675A5"/>
    <w:rsid w:val="006737C9"/>
    <w:rsid w:val="00673AA7"/>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444"/>
    <w:rsid w:val="007548FE"/>
    <w:rsid w:val="007622C0"/>
    <w:rsid w:val="007675E3"/>
    <w:rsid w:val="00771BD0"/>
    <w:rsid w:val="007823F3"/>
    <w:rsid w:val="007858AF"/>
    <w:rsid w:val="007908A0"/>
    <w:rsid w:val="0079108D"/>
    <w:rsid w:val="007A1499"/>
    <w:rsid w:val="007A5204"/>
    <w:rsid w:val="007A6E0C"/>
    <w:rsid w:val="007D084F"/>
    <w:rsid w:val="007F01F3"/>
    <w:rsid w:val="007F219F"/>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86B"/>
    <w:rsid w:val="008B5E47"/>
    <w:rsid w:val="008B6638"/>
    <w:rsid w:val="008B7889"/>
    <w:rsid w:val="008C0B08"/>
    <w:rsid w:val="008C5A6B"/>
    <w:rsid w:val="008C6A49"/>
    <w:rsid w:val="008D1216"/>
    <w:rsid w:val="008D2D67"/>
    <w:rsid w:val="008E0094"/>
    <w:rsid w:val="008E51D7"/>
    <w:rsid w:val="008E6C9B"/>
    <w:rsid w:val="00914EFC"/>
    <w:rsid w:val="00936421"/>
    <w:rsid w:val="009430FD"/>
    <w:rsid w:val="00945E03"/>
    <w:rsid w:val="00954472"/>
    <w:rsid w:val="00960DAE"/>
    <w:rsid w:val="00985A4E"/>
    <w:rsid w:val="009A4F98"/>
    <w:rsid w:val="009A6FB4"/>
    <w:rsid w:val="009A7517"/>
    <w:rsid w:val="009A76AD"/>
    <w:rsid w:val="009B7156"/>
    <w:rsid w:val="009C0DCA"/>
    <w:rsid w:val="009C0EB2"/>
    <w:rsid w:val="009D25FC"/>
    <w:rsid w:val="009D63D3"/>
    <w:rsid w:val="009E31AB"/>
    <w:rsid w:val="009E4081"/>
    <w:rsid w:val="00A0488A"/>
    <w:rsid w:val="00A05477"/>
    <w:rsid w:val="00A078CB"/>
    <w:rsid w:val="00A14262"/>
    <w:rsid w:val="00A35302"/>
    <w:rsid w:val="00A405B9"/>
    <w:rsid w:val="00A40FD0"/>
    <w:rsid w:val="00A4135C"/>
    <w:rsid w:val="00A47BB0"/>
    <w:rsid w:val="00A53F39"/>
    <w:rsid w:val="00A70F55"/>
    <w:rsid w:val="00A90873"/>
    <w:rsid w:val="00A91B3F"/>
    <w:rsid w:val="00A91B44"/>
    <w:rsid w:val="00A9274C"/>
    <w:rsid w:val="00A936FF"/>
    <w:rsid w:val="00AB4DA8"/>
    <w:rsid w:val="00AB50A0"/>
    <w:rsid w:val="00AB6923"/>
    <w:rsid w:val="00AC3CDF"/>
    <w:rsid w:val="00AD4ABC"/>
    <w:rsid w:val="00AE02FE"/>
    <w:rsid w:val="00AE705A"/>
    <w:rsid w:val="00AF2043"/>
    <w:rsid w:val="00AF2CA5"/>
    <w:rsid w:val="00B0176D"/>
    <w:rsid w:val="00B108CE"/>
    <w:rsid w:val="00B41A3C"/>
    <w:rsid w:val="00B41FC6"/>
    <w:rsid w:val="00B45122"/>
    <w:rsid w:val="00B4776E"/>
    <w:rsid w:val="00B6186F"/>
    <w:rsid w:val="00B62EFF"/>
    <w:rsid w:val="00B65D20"/>
    <w:rsid w:val="00B720C8"/>
    <w:rsid w:val="00B7295B"/>
    <w:rsid w:val="00B7445D"/>
    <w:rsid w:val="00B76164"/>
    <w:rsid w:val="00BA4719"/>
    <w:rsid w:val="00BB0EF4"/>
    <w:rsid w:val="00BB7A81"/>
    <w:rsid w:val="00BC3F1B"/>
    <w:rsid w:val="00BC6E53"/>
    <w:rsid w:val="00BD200E"/>
    <w:rsid w:val="00BE1EA0"/>
    <w:rsid w:val="00BE2098"/>
    <w:rsid w:val="00BF2182"/>
    <w:rsid w:val="00C072D0"/>
    <w:rsid w:val="00C273F5"/>
    <w:rsid w:val="00C332BD"/>
    <w:rsid w:val="00C45869"/>
    <w:rsid w:val="00C46944"/>
    <w:rsid w:val="00C54B58"/>
    <w:rsid w:val="00C55D49"/>
    <w:rsid w:val="00C65220"/>
    <w:rsid w:val="00C67C22"/>
    <w:rsid w:val="00C67F9A"/>
    <w:rsid w:val="00C71B7E"/>
    <w:rsid w:val="00C751BC"/>
    <w:rsid w:val="00C950F0"/>
    <w:rsid w:val="00CA0C0E"/>
    <w:rsid w:val="00CA2F1C"/>
    <w:rsid w:val="00CC12B3"/>
    <w:rsid w:val="00CC1D37"/>
    <w:rsid w:val="00CC5BDB"/>
    <w:rsid w:val="00CD1ECA"/>
    <w:rsid w:val="00CD76DB"/>
    <w:rsid w:val="00CE3D8F"/>
    <w:rsid w:val="00CE4377"/>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90994"/>
    <w:rsid w:val="00D90D53"/>
    <w:rsid w:val="00D92638"/>
    <w:rsid w:val="00D947DC"/>
    <w:rsid w:val="00D975B6"/>
    <w:rsid w:val="00DA6924"/>
    <w:rsid w:val="00DA6DEC"/>
    <w:rsid w:val="00DC5BEB"/>
    <w:rsid w:val="00DD017B"/>
    <w:rsid w:val="00DD3192"/>
    <w:rsid w:val="00DD6BBD"/>
    <w:rsid w:val="00DE413E"/>
    <w:rsid w:val="00DE5D35"/>
    <w:rsid w:val="00DF1BE8"/>
    <w:rsid w:val="00DF2483"/>
    <w:rsid w:val="00DF55F2"/>
    <w:rsid w:val="00DF629F"/>
    <w:rsid w:val="00E01499"/>
    <w:rsid w:val="00E033A8"/>
    <w:rsid w:val="00E07D86"/>
    <w:rsid w:val="00E07E7B"/>
    <w:rsid w:val="00E155E9"/>
    <w:rsid w:val="00E171BC"/>
    <w:rsid w:val="00E251F0"/>
    <w:rsid w:val="00E27248"/>
    <w:rsid w:val="00E341DC"/>
    <w:rsid w:val="00E34404"/>
    <w:rsid w:val="00E420CB"/>
    <w:rsid w:val="00E430CA"/>
    <w:rsid w:val="00E4754D"/>
    <w:rsid w:val="00E500DB"/>
    <w:rsid w:val="00E5027C"/>
    <w:rsid w:val="00E607BC"/>
    <w:rsid w:val="00E62CB4"/>
    <w:rsid w:val="00E93110"/>
    <w:rsid w:val="00E932F0"/>
    <w:rsid w:val="00E95638"/>
    <w:rsid w:val="00EB1B72"/>
    <w:rsid w:val="00EB2753"/>
    <w:rsid w:val="00EB2907"/>
    <w:rsid w:val="00EC6B6E"/>
    <w:rsid w:val="00ED239B"/>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B71B5"/>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36B9B-4BDA-4E26-8123-EB9A0E281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2251</Words>
  <Characters>12835</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15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Ouyang, David</cp:lastModifiedBy>
  <cp:revision>6</cp:revision>
  <dcterms:created xsi:type="dcterms:W3CDTF">2018-05-23T17:44:00Z</dcterms:created>
  <dcterms:modified xsi:type="dcterms:W3CDTF">2018-05-2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